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BA4CDB" w14:textId="1E2D6BAF" w:rsidR="00C63780" w:rsidRPr="00E423F8" w:rsidRDefault="00FD55F9" w:rsidP="00E423F8">
      <w:pPr>
        <w:pStyle w:val="Title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32864909"/>
      <w:bookmarkEnd w:id="0"/>
      <w:r w:rsidRP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>What d</w:t>
      </w:r>
      <w:r w:rsidR="00C63780" w:rsidRP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 xml:space="preserve">rought </w:t>
      </w:r>
      <w:r w:rsidRP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 xml:space="preserve">intensities and durations </w:t>
      </w:r>
      <w:r w:rsidR="00C63780" w:rsidRP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 xml:space="preserve">can Lake Mead </w:t>
      </w:r>
      <w:r w:rsid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>s</w:t>
      </w:r>
      <w:r w:rsidR="00C63780" w:rsidRPr="00E423F8">
        <w:rPr>
          <w:rFonts w:ascii="Times New Roman" w:hAnsi="Times New Roman" w:cs="Times New Roman"/>
          <w:b/>
          <w:bCs/>
          <w:color w:val="0070C0"/>
          <w:sz w:val="28"/>
          <w:szCs w:val="28"/>
        </w:rPr>
        <w:t>ustain?</w:t>
      </w:r>
    </w:p>
    <w:p w14:paraId="5CF76997" w14:textId="30EDEDB7" w:rsidR="00C22280" w:rsidRPr="003C63E2" w:rsidRDefault="00C22280" w:rsidP="00E423F8">
      <w:pPr>
        <w:jc w:val="center"/>
      </w:pPr>
      <w:r w:rsidRPr="003C63E2">
        <w:t xml:space="preserve">A </w:t>
      </w:r>
      <w:r w:rsidR="00DC458B">
        <w:t xml:space="preserve">bottom-up </w:t>
      </w:r>
      <w:r w:rsidR="00C63780">
        <w:t xml:space="preserve">vulnerability </w:t>
      </w:r>
      <w:r w:rsidR="00DC458B">
        <w:t>analysis</w:t>
      </w:r>
    </w:p>
    <w:p w14:paraId="1A9AA9AA" w14:textId="77777777" w:rsidR="00C22280" w:rsidRDefault="00C22280" w:rsidP="00E423F8">
      <w:pPr>
        <w:jc w:val="center"/>
      </w:pPr>
    </w:p>
    <w:p w14:paraId="3A6B9023" w14:textId="77777777" w:rsidR="00C22280" w:rsidRDefault="00C22280" w:rsidP="00E423F8">
      <w:pPr>
        <w:jc w:val="center"/>
      </w:pPr>
      <w:r>
        <w:t>David E. Rosenberg</w:t>
      </w:r>
    </w:p>
    <w:p w14:paraId="4B855D17" w14:textId="77777777" w:rsidR="00C22280" w:rsidRDefault="00C22280" w:rsidP="00E423F8">
      <w:pPr>
        <w:jc w:val="center"/>
      </w:pPr>
      <w:r>
        <w:t>Colorado River Futures Project</w:t>
      </w:r>
    </w:p>
    <w:p w14:paraId="5651150B" w14:textId="77777777" w:rsidR="00C22280" w:rsidRDefault="00C22280" w:rsidP="00E423F8">
      <w:pPr>
        <w:jc w:val="center"/>
      </w:pPr>
      <w:r>
        <w:t>Utah State University</w:t>
      </w:r>
    </w:p>
    <w:p w14:paraId="7FA13117" w14:textId="4AD06833" w:rsidR="00C22280" w:rsidRDefault="00DC458B" w:rsidP="00E423F8">
      <w:pPr>
        <w:jc w:val="center"/>
      </w:pPr>
      <w:r>
        <w:t>February 5, 2020</w:t>
      </w:r>
    </w:p>
    <w:p w14:paraId="65E54759" w14:textId="77777777" w:rsidR="00C22280" w:rsidRDefault="00C22280" w:rsidP="007F7467"/>
    <w:p w14:paraId="786D4F42" w14:textId="0303CBDE" w:rsidR="00514DCA" w:rsidRDefault="00514DCA" w:rsidP="007F7467">
      <w:pPr>
        <w:pStyle w:val="Heading1"/>
      </w:pPr>
      <w:r>
        <w:t>Introduction</w:t>
      </w:r>
    </w:p>
    <w:p w14:paraId="43B0C536" w14:textId="168F2DA5" w:rsidR="00514DCA" w:rsidRDefault="00514DCA" w:rsidP="007F7467"/>
    <w:p w14:paraId="0DD6D5A2" w14:textId="13043DAE" w:rsidR="00514DCA" w:rsidRDefault="00514DCA" w:rsidP="009B7C2B">
      <w:r>
        <w:t>From 2000 to 2015, Colorado River flows averaged 13.4 million acre-feet (MAF) per year. Lake Mead’s water level fell from 1,2</w:t>
      </w:r>
      <w:r w:rsidR="00E423F8">
        <w:t>14</w:t>
      </w:r>
      <w:r>
        <w:t xml:space="preserve"> feet (2</w:t>
      </w:r>
      <w:r w:rsidR="00E423F8">
        <w:t>5.2</w:t>
      </w:r>
      <w:r>
        <w:t xml:space="preserve"> MAF active storage, </w:t>
      </w:r>
      <w:r w:rsidR="00E423F8">
        <w:t xml:space="preserve">nearly </w:t>
      </w:r>
      <w:r>
        <w:t xml:space="preserve">full) to 1,089 feet (10 MAF of active storage, 40% of capacity). </w:t>
      </w:r>
      <w:r w:rsidR="007F7467">
        <w:t xml:space="preserve">This decline has prompted widespread interest in questions such as what drought intensities and durations can Lake Mead sustain? </w:t>
      </w:r>
      <w:r w:rsidR="00CC2AF2">
        <w:t xml:space="preserve">How do those drought events compare to droughts reconstructed from paleo stream records? </w:t>
      </w:r>
      <w:r w:rsidR="00E423F8">
        <w:t xml:space="preserve">And the </w:t>
      </w:r>
      <w:r w:rsidR="007F7467">
        <w:t>related question</w:t>
      </w:r>
      <w:r w:rsidR="00E423F8">
        <w:t xml:space="preserve">: </w:t>
      </w:r>
      <w:r w:rsidR="007F7467">
        <w:t xml:space="preserve">how </w:t>
      </w:r>
      <w:r w:rsidR="0012132C">
        <w:t>long can</w:t>
      </w:r>
      <w:r w:rsidR="007F7467">
        <w:t xml:space="preserve"> reservoir storage </w:t>
      </w:r>
      <w:r w:rsidR="00E423F8">
        <w:t>delay the impact</w:t>
      </w:r>
      <w:r w:rsidR="007F7467">
        <w:t xml:space="preserve"> </w:t>
      </w:r>
      <w:r w:rsidR="0012132C">
        <w:t xml:space="preserve">of </w:t>
      </w:r>
      <w:r w:rsidR="007F7467">
        <w:t>droughts?</w:t>
      </w:r>
    </w:p>
    <w:p w14:paraId="4B4E15FC" w14:textId="0DAE3985" w:rsidR="007F7467" w:rsidRDefault="007F7467" w:rsidP="007F7467"/>
    <w:p w14:paraId="05541CD1" w14:textId="61765676" w:rsidR="009B7C2B" w:rsidRDefault="0012132C" w:rsidP="00CD71C5">
      <w:r>
        <w:t xml:space="preserve">This brief analysis </w:t>
      </w:r>
      <w:r w:rsidR="00B70019">
        <w:t>performs a</w:t>
      </w:r>
      <w:r>
        <w:t xml:space="preserve"> multi-dimensional sensitivity analysis to identify the number of years</w:t>
      </w:r>
      <w:r w:rsidR="00CD71C5">
        <w:t xml:space="preserve"> that</w:t>
      </w:r>
      <w:r>
        <w:t xml:space="preserve"> Lake Mead can sustain various </w:t>
      </w:r>
      <w:r w:rsidR="00CD71C5">
        <w:t>scenarios</w:t>
      </w:r>
      <w:r>
        <w:t xml:space="preserve"> of steady drought flows </w:t>
      </w:r>
      <w:r w:rsidR="00CC2AF2">
        <w:t>for different</w:t>
      </w:r>
      <w:r>
        <w:t xml:space="preserve"> starting reservoir storage</w:t>
      </w:r>
      <w:r w:rsidR="00CC2AF2">
        <w:t xml:space="preserve"> volumes</w:t>
      </w:r>
      <w:r>
        <w:t>. Th</w:t>
      </w:r>
      <w:r w:rsidR="00B70019">
        <w:t>e sensitivity</w:t>
      </w:r>
      <w:r>
        <w:t xml:space="preserve"> </w:t>
      </w:r>
      <w:r w:rsidR="00B70019">
        <w:t xml:space="preserve">analysis </w:t>
      </w:r>
      <w:r w:rsidR="00CC2AF2">
        <w:t>applies</w:t>
      </w:r>
      <w:r w:rsidR="00B70019">
        <w:t xml:space="preserve"> the decision scaling method </w:t>
      </w:r>
      <w:r w:rsidR="00C93ABB">
        <w:fldChar w:fldCharType="begin"/>
      </w:r>
      <w:r w:rsidR="00C93ABB">
        <w:instrText xml:space="preserve"> ADDIN EN.CITE &lt;EndNote&gt;&lt;Cite&gt;&lt;Author&gt;Brown&lt;/Author&gt;&lt;Year&gt;2019&lt;/Year&gt;&lt;RecNum&gt;2657&lt;/RecNum&gt;&lt;DisplayText&gt;(Brown et al. 2019)&lt;/DisplayText&gt;&lt;record&gt;&lt;rec-number&gt;2657&lt;/rec-number&gt;&lt;foreign-keys&gt;&lt;key app="EN" db-id="xxt5ta9pd995dwesap0pdzzp2weaz0w9werf" timestamp="1574144680"&gt;2657&lt;/key&gt;&lt;/foreign-keys&gt;&lt;ref-type name="Book Section"&gt;5&lt;/ref-type&gt;&lt;contributors&gt;&lt;authors&gt;&lt;author&gt;Brown, Casey&lt;/author&gt;&lt;author&gt;Steinschneider, Scott&lt;/author&gt;&lt;author&gt;Ray, Patrick&lt;/author&gt;&lt;author&gt;Wi, Sungwook&lt;/author&gt;&lt;author&gt;Basdekas, Leon&lt;/author&gt;&lt;author&gt;Yates, David&lt;/author&gt;&lt;/authors&gt;&lt;secondary-authors&gt;&lt;author&gt;Marchau, Vincent A. W. J.&lt;/author&gt;&lt;author&gt;Walker, Warren E.&lt;/author&gt;&lt;author&gt;Bloemen, Pieter J. T. M.&lt;/author&gt;&lt;author&gt;Popper, Steven W.&lt;/author&gt;&lt;/secondary-authors&gt;&lt;/contributors&gt;&lt;titles&gt;&lt;title&gt;Decision Scaling (DS): Decision Support for Climate Change&lt;/title&gt;&lt;secondary-title&gt;Decision Making under Deep Uncertainty: From Theory to Practice&lt;/secondary-title&gt;&lt;/titles&gt;&lt;pages&gt;255-287&lt;/pages&gt;&lt;dates&gt;&lt;year&gt;2019&lt;/year&gt;&lt;/dates&gt;&lt;pub-location&gt;Cham&lt;/pub-location&gt;&lt;publisher&gt;Springer International Publishing&lt;/publisher&gt;&lt;isbn&gt;978-3-030-05252-2&lt;/isbn&gt;&lt;label&gt;Brown2019&lt;/label&gt;&lt;urls&gt;&lt;related-urls&gt;&lt;url&gt;https://doi.org/10.1007/978-3-030-05252-2_12&lt;/url&gt;&lt;/related-urls&gt;&lt;/urls&gt;&lt;electronic-resource-num&gt;10.1007/978-3-030-05252-2_12&lt;/electronic-resource-num&gt;&lt;/record&gt;&lt;/Cite&gt;&lt;/EndNote&gt;</w:instrText>
      </w:r>
      <w:r w:rsidR="00C93ABB">
        <w:fldChar w:fldCharType="separate"/>
      </w:r>
      <w:r w:rsidR="00C93ABB">
        <w:rPr>
          <w:noProof/>
        </w:rPr>
        <w:t>(</w:t>
      </w:r>
      <w:hyperlink w:anchor="_ENREF_2" w:tooltip="Brown, 2019 #2657" w:history="1">
        <w:r w:rsidR="00C91FFA">
          <w:rPr>
            <w:noProof/>
          </w:rPr>
          <w:t>Brown et al. 2019</w:t>
        </w:r>
      </w:hyperlink>
      <w:r w:rsidR="00C93ABB">
        <w:rPr>
          <w:noProof/>
        </w:rPr>
        <w:t>)</w:t>
      </w:r>
      <w:r w:rsidR="00C93ABB">
        <w:fldChar w:fldCharType="end"/>
      </w:r>
      <w:r w:rsidR="00CC2AF2">
        <w:t xml:space="preserve"> </w:t>
      </w:r>
      <w:r w:rsidR="00B70019">
        <w:t xml:space="preserve">to identify system vulnerability to uncertain future drought flow and reservoir storage conditions that can only be described by </w:t>
      </w:r>
      <w:r>
        <w:t xml:space="preserve">scenarios </w:t>
      </w:r>
      <w:r w:rsidR="00CD71C5">
        <w:t>of possi</w:t>
      </w:r>
      <w:r w:rsidR="00B70019">
        <w:t>bilities</w:t>
      </w:r>
      <w:r w:rsidR="00CD71C5">
        <w:t xml:space="preserve"> </w:t>
      </w:r>
      <w:r>
        <w:t>(Level 3 uncertainty). This</w:t>
      </w:r>
      <w:r w:rsidR="00CD71C5">
        <w:t xml:space="preserve"> scenario</w:t>
      </w:r>
      <w:r>
        <w:t xml:space="preserve"> approac</w:t>
      </w:r>
      <w:r w:rsidR="00CD71C5">
        <w:t xml:space="preserve">h contrasts with </w:t>
      </w:r>
      <w:hyperlink w:anchor="_ENREF_1" w:tooltip="Barnett, 2008 #2288" w:history="1">
        <w:r w:rsidR="00C91FFA">
          <w:fldChar w:fldCharType="begin"/>
        </w:r>
        <w:r w:rsidR="00C91FFA">
          <w:instrText xml:space="preserve"> ADDIN EN.CITE &lt;EndNote&gt;&lt;Cite AuthorYear="1"&gt;&lt;Author&gt;Barnett&lt;/Author&gt;&lt;Year&gt;2008&lt;/Year&gt;&lt;RecNum&gt;2288&lt;/RecNum&gt;&lt;Prefix&gt;Tim Barnett and David Pierce &lt;/Prefix&gt;&lt;DisplayText&gt;Tim Barnett and David Pierce Barnett and Pierce (2008)&lt;/DisplayText&gt;&lt;record&gt;&lt;rec-number&gt;2288&lt;/rec-number&gt;&lt;foreign-keys&gt;&lt;key app="EN" db-id="xxt5ta9pd995dwesap0pdzzp2weaz0w9werf" timestamp="1523550685"&gt;2288&lt;/key&gt;&lt;/foreign-keys&gt;&lt;ref-type name="Journal Article"&gt;17&lt;/ref-type&gt;&lt;contributors&gt;&lt;authors&gt;&lt;author&gt;Tim P. Barnett&lt;/author&gt;&lt;author&gt;David W. Pierce&lt;/author&gt;&lt;/authors&gt;&lt;/contributors&gt;&lt;titles&gt;&lt;title&gt;When will Lake Mead go dry?&lt;/title&gt;&lt;secondary-title&gt;Water Resources Research&lt;/secondary-title&gt;&lt;/titles&gt;&lt;periodical&gt;&lt;full-title&gt;Water Resources Research&lt;/full-title&gt;&lt;/periodical&gt;&lt;volume&gt;44&lt;/volume&gt;&lt;number&gt;3&lt;/number&gt;&lt;keywords&gt;&lt;keyword&gt;Colorado River&lt;/keyword&gt;&lt;/keywords&gt;&lt;dates&gt;&lt;year&gt;2008&lt;/year&gt;&lt;/dates&gt;&lt;urls&gt;&lt;related-urls&gt;&lt;url&gt;https://agupubs.onlinelibrary.wiley.com/doi/abs/10.1029/2007WR006704&lt;/url&gt;&lt;/related-urls&gt;&lt;/urls&gt;&lt;electronic-resource-num&gt;doi:10.1029/2007WR006704&lt;/electronic-resource-num&gt;&lt;/record&gt;&lt;/Cite&gt;&lt;/EndNote&gt;</w:instrText>
        </w:r>
        <w:r w:rsidR="00C91FFA">
          <w:fldChar w:fldCharType="separate"/>
        </w:r>
        <w:r w:rsidR="00C91FFA">
          <w:rPr>
            <w:noProof/>
          </w:rPr>
          <w:t>Tim Barnett and David Pierce Barnett and Pierce (2008)</w:t>
        </w:r>
        <w:r w:rsidR="00C91FFA">
          <w:fldChar w:fldCharType="end"/>
        </w:r>
      </w:hyperlink>
      <w:r w:rsidR="007F7467">
        <w:t xml:space="preserve"> </w:t>
      </w:r>
      <w:r w:rsidR="00CD71C5">
        <w:t>who asked in their impactful work “When will Lake Mead go dry?” what is the</w:t>
      </w:r>
      <w:r w:rsidR="00C86ABC">
        <w:t xml:space="preserve"> likelihood </w:t>
      </w:r>
      <w:r w:rsidR="00CD71C5">
        <w:t xml:space="preserve">that </w:t>
      </w:r>
      <w:r w:rsidR="00E423F8">
        <w:t xml:space="preserve">a combined </w:t>
      </w:r>
      <w:r w:rsidR="00C86ABC">
        <w:t>Lake Powell and</w:t>
      </w:r>
      <w:r w:rsidR="007F7467">
        <w:t xml:space="preserve"> </w:t>
      </w:r>
      <w:r w:rsidR="00C86ABC">
        <w:t>Mead</w:t>
      </w:r>
      <w:r w:rsidR="00E423F8">
        <w:t xml:space="preserve"> system</w:t>
      </w:r>
      <w:r w:rsidR="00C86ABC">
        <w:t xml:space="preserve"> will go dry by a certain year</w:t>
      </w:r>
      <w:r w:rsidR="00CD71C5">
        <w:t xml:space="preserve"> (Level 2 uncertainty)</w:t>
      </w:r>
      <w:r w:rsidR="00C86ABC">
        <w:t xml:space="preserve">? </w:t>
      </w:r>
      <w:hyperlink w:anchor="_ENREF_1" w:tooltip="Barnett, 2008 #2288" w:history="1">
        <w:r w:rsidR="00C91FFA">
          <w:fldChar w:fldCharType="begin"/>
        </w:r>
        <w:r w:rsidR="00C91FFA">
          <w:instrText xml:space="preserve"> ADDIN EN.CITE &lt;EndNote&gt;&lt;Cite AuthorYear="1"&gt;&lt;Author&gt;Barnett&lt;/Author&gt;&lt;Year&gt;2008&lt;/Year&gt;&lt;RecNum&gt;2288&lt;/RecNum&gt;&lt;Prefix&gt;Tim Barnett and David Pierce &lt;/Prefix&gt;&lt;DisplayText&gt;Tim Barnett and David Pierce Barnett and Pierce (2008)&lt;/DisplayText&gt;&lt;record&gt;&lt;rec-number&gt;2288&lt;/rec-number&gt;&lt;foreign-keys&gt;&lt;key app="EN" db-id="xxt5ta9pd995dwesap0pdzzp2weaz0w9werf" timestamp="1523550685"&gt;2288&lt;/key&gt;&lt;/foreign-keys&gt;&lt;ref-type name="Journal Article"&gt;17&lt;/ref-type&gt;&lt;contributors&gt;&lt;authors&gt;&lt;author&gt;Tim P. Barnett&lt;/author&gt;&lt;author&gt;David W. Pierce&lt;/author&gt;&lt;/authors&gt;&lt;/contributors&gt;&lt;titles&gt;&lt;title&gt;When will Lake Mead go dry?&lt;/title&gt;&lt;secondary-title&gt;Water Resources Research&lt;/secondary-title&gt;&lt;/titles&gt;&lt;periodical&gt;&lt;full-title&gt;Water Resources Research&lt;/full-title&gt;&lt;/periodical&gt;&lt;volume&gt;44&lt;/volume&gt;&lt;number&gt;3&lt;/number&gt;&lt;keywords&gt;&lt;keyword&gt;Colorado River&lt;/keyword&gt;&lt;/keywords&gt;&lt;dates&gt;&lt;year&gt;2008&lt;/year&gt;&lt;/dates&gt;&lt;urls&gt;&lt;related-urls&gt;&lt;url&gt;https://agupubs.onlinelibrary.wiley.com/doi/abs/10.1029/2007WR006704&lt;/url&gt;&lt;/related-urls&gt;&lt;/urls&gt;&lt;electronic-resource-num&gt;doi:10.1029/2007WR006704&lt;/electronic-resource-num&gt;&lt;/record&gt;&lt;/Cite&gt;&lt;/EndNote&gt;</w:instrText>
        </w:r>
        <w:r w:rsidR="00C91FFA">
          <w:fldChar w:fldCharType="separate"/>
        </w:r>
        <w:r w:rsidR="00C91FFA">
          <w:rPr>
            <w:noProof/>
          </w:rPr>
          <w:t>Tim Barnett and David Pierce Barnett and Pierce (2008)</w:t>
        </w:r>
        <w:r w:rsidR="00C91FFA">
          <w:fldChar w:fldCharType="end"/>
        </w:r>
      </w:hyperlink>
      <w:r w:rsidR="00C86ABC">
        <w:t xml:space="preserve"> generated 10,000 realizations of river flow that were statistically consistent with historic variability from 1906-2005 and tree ring flow estimates over the </w:t>
      </w:r>
      <w:r w:rsidR="00B70019">
        <w:t>prior</w:t>
      </w:r>
      <w:r w:rsidR="00C86ABC">
        <w:t xml:space="preserve"> 1250 years</w:t>
      </w:r>
      <w:r>
        <w:t>. They</w:t>
      </w:r>
      <w:r w:rsidR="00C86ABC">
        <w:t xml:space="preserve"> imposed a deterministic linear runoff trend over time and found that there </w:t>
      </w:r>
      <w:r w:rsidR="00707D71">
        <w:t>wa</w:t>
      </w:r>
      <w:r w:rsidR="00C86ABC">
        <w:t xml:space="preserve">s a 50% chance </w:t>
      </w:r>
      <w:r w:rsidR="00707D71">
        <w:t xml:space="preserve">to </w:t>
      </w:r>
      <w:r w:rsidR="00C86ABC">
        <w:t xml:space="preserve">reach dead pool </w:t>
      </w:r>
      <w:r w:rsidR="00707D71">
        <w:t xml:space="preserve">by 2053 even </w:t>
      </w:r>
      <w:r w:rsidR="00B70019">
        <w:t xml:space="preserve">when </w:t>
      </w:r>
      <w:r w:rsidR="00707D71">
        <w:t>reduc</w:t>
      </w:r>
      <w:r w:rsidR="00B70019">
        <w:t>ing</w:t>
      </w:r>
      <w:r w:rsidR="00707D71">
        <w:t xml:space="preserve"> full deliveries by 10% </w:t>
      </w:r>
      <w:r w:rsidR="00E423F8">
        <w:t>after</w:t>
      </w:r>
      <w:r w:rsidR="00707D71">
        <w:t xml:space="preserve"> Mead </w:t>
      </w:r>
      <w:r w:rsidR="00E423F8">
        <w:t xml:space="preserve">fell below </w:t>
      </w:r>
      <w:r w:rsidR="00707D71">
        <w:t xml:space="preserve">an active storage of 7.5 MAF (~1,048 feet). </w:t>
      </w:r>
      <w:r w:rsidR="00CA7BD3">
        <w:t xml:space="preserve">Since 2007, Lake Mead’s level has continued to fall and California, Nevada, and Arizona have agreed to larger and earlier cutbacks </w:t>
      </w:r>
      <w:r>
        <w:t>under</w:t>
      </w:r>
      <w:r w:rsidR="00CA7BD3">
        <w:t xml:space="preserve"> the Drought Contingency Plan. </w:t>
      </w:r>
      <w:r w:rsidR="00CC2AF2">
        <w:t>Below,</w:t>
      </w:r>
      <w:r w:rsidR="00CD71C5">
        <w:t xml:space="preserve"> this analysis describes the main benefits from the work, </w:t>
      </w:r>
      <w:r w:rsidR="00B70019">
        <w:t xml:space="preserve">sensitivity </w:t>
      </w:r>
      <w:r w:rsidR="00CD71C5">
        <w:t xml:space="preserve">methods </w:t>
      </w:r>
      <w:r w:rsidR="00B70019">
        <w:t xml:space="preserve">used, </w:t>
      </w:r>
      <w:r w:rsidR="00622799">
        <w:t>key findings</w:t>
      </w:r>
      <w:r w:rsidR="00B70019">
        <w:t>, and caveats.</w:t>
      </w:r>
    </w:p>
    <w:p w14:paraId="2F5CCF73" w14:textId="77777777" w:rsidR="00514DCA" w:rsidRPr="00514DCA" w:rsidRDefault="00514DCA" w:rsidP="007F7467"/>
    <w:p w14:paraId="3192D453" w14:textId="7134249B" w:rsidR="00DC458B" w:rsidRDefault="00DC458B" w:rsidP="007F7467">
      <w:pPr>
        <w:pStyle w:val="Heading1"/>
      </w:pPr>
      <w:r>
        <w:t>Main Benefits from this Work</w:t>
      </w:r>
    </w:p>
    <w:p w14:paraId="37C166EB" w14:textId="11962548" w:rsidR="00DC458B" w:rsidRDefault="00DC458B" w:rsidP="007F7467"/>
    <w:p w14:paraId="70F20105" w14:textId="7EBBD148" w:rsidR="00DC458B" w:rsidRPr="00DC458B" w:rsidRDefault="00DC458B" w:rsidP="007F7467">
      <w:pPr>
        <w:pStyle w:val="ListParagraph"/>
        <w:numPr>
          <w:ilvl w:val="0"/>
          <w:numId w:val="3"/>
        </w:numPr>
      </w:pPr>
      <w:r w:rsidRPr="00DC458B">
        <w:t xml:space="preserve">Provide context </w:t>
      </w:r>
      <w:r>
        <w:t>for and show impacts of</w:t>
      </w:r>
      <w:r w:rsidRPr="00DC458B">
        <w:t xml:space="preserve"> </w:t>
      </w:r>
      <w:proofErr w:type="spellStart"/>
      <w:r w:rsidRPr="00DC458B">
        <w:t>Homa</w:t>
      </w:r>
      <w:r>
        <w:t>’s</w:t>
      </w:r>
      <w:proofErr w:type="spellEnd"/>
      <w:r w:rsidRPr="00DC458B">
        <w:t xml:space="preserve"> and Dave T.’s hydrologic scenarios work</w:t>
      </w:r>
    </w:p>
    <w:p w14:paraId="0F1E1AC6" w14:textId="7F4C8D37" w:rsidR="00DC458B" w:rsidRPr="00DC458B" w:rsidRDefault="00DC458B" w:rsidP="007F7467">
      <w:pPr>
        <w:pStyle w:val="ListParagraph"/>
        <w:numPr>
          <w:ilvl w:val="0"/>
          <w:numId w:val="3"/>
        </w:numPr>
      </w:pPr>
      <w:r w:rsidRPr="00DC458B">
        <w:t xml:space="preserve">Identify </w:t>
      </w:r>
      <w:r>
        <w:t>the</w:t>
      </w:r>
      <w:r w:rsidR="00CA7BD3">
        <w:t xml:space="preserve"> combinations of</w:t>
      </w:r>
      <w:r>
        <w:t xml:space="preserve"> </w:t>
      </w:r>
      <w:r w:rsidR="00802C5A">
        <w:t>f</w:t>
      </w:r>
      <w:r w:rsidRPr="00DC458B">
        <w:t xml:space="preserve">low </w:t>
      </w:r>
      <w:r w:rsidR="00E7017C">
        <w:t>intensity</w:t>
      </w:r>
      <w:r w:rsidR="00802C5A">
        <w:t xml:space="preserve">, flow </w:t>
      </w:r>
      <w:r w:rsidRPr="00DC458B">
        <w:t>duration</w:t>
      </w:r>
      <w:r w:rsidR="00802C5A">
        <w:t xml:space="preserve">, </w:t>
      </w:r>
      <w:r w:rsidRPr="00DC458B">
        <w:t xml:space="preserve">and </w:t>
      </w:r>
      <w:r w:rsidR="00E7017C">
        <w:t xml:space="preserve">starting </w:t>
      </w:r>
      <w:r w:rsidRPr="00DC458B">
        <w:t xml:space="preserve">reservoir storage conditions that drive Lake Mead to dead pool, to fill, or </w:t>
      </w:r>
      <w:r w:rsidR="009C16CF">
        <w:t xml:space="preserve">to </w:t>
      </w:r>
      <w:r>
        <w:t>a long-term steady storage</w:t>
      </w:r>
      <w:r w:rsidR="009C16CF">
        <w:t xml:space="preserve"> value.</w:t>
      </w:r>
    </w:p>
    <w:p w14:paraId="6551EBF2" w14:textId="6853BBC0" w:rsidR="0050175A" w:rsidRDefault="00DC458B" w:rsidP="00707D71">
      <w:pPr>
        <w:pStyle w:val="ListParagraph"/>
        <w:numPr>
          <w:ilvl w:val="0"/>
          <w:numId w:val="3"/>
        </w:numPr>
      </w:pPr>
      <w:r w:rsidRPr="00DC458B">
        <w:t xml:space="preserve">Show interaction of flow </w:t>
      </w:r>
      <w:r w:rsidR="00E7017C">
        <w:t>interaction</w:t>
      </w:r>
      <w:r w:rsidRPr="00DC458B">
        <w:t xml:space="preserve"> and duration</w:t>
      </w:r>
      <w:r>
        <w:t xml:space="preserve"> factors</w:t>
      </w:r>
      <w:r w:rsidRPr="00DC458B">
        <w:t xml:space="preserve"> </w:t>
      </w:r>
      <w:r w:rsidR="00DA7E28">
        <w:t>and answer questions posed</w:t>
      </w:r>
      <w:r w:rsidRPr="00DC458B">
        <w:t xml:space="preserve"> in </w:t>
      </w:r>
      <w:r w:rsidR="009C16CF">
        <w:t xml:space="preserve">many recent </w:t>
      </w:r>
      <w:r>
        <w:t>Colorado River Futures meetings</w:t>
      </w:r>
      <w:r w:rsidR="009C16CF">
        <w:t>.</w:t>
      </w:r>
    </w:p>
    <w:p w14:paraId="484830F1" w14:textId="6B8A2482" w:rsidR="00707D71" w:rsidRPr="00DC458B" w:rsidRDefault="00707D71" w:rsidP="00707D71">
      <w:pPr>
        <w:pStyle w:val="ListParagraph"/>
        <w:numPr>
          <w:ilvl w:val="0"/>
          <w:numId w:val="3"/>
        </w:numPr>
      </w:pPr>
      <w:r>
        <w:t xml:space="preserve">Provide a way to </w:t>
      </w:r>
      <w:r w:rsidR="00B80793">
        <w:t>show impacts of</w:t>
      </w:r>
      <w:r>
        <w:t xml:space="preserve"> transitions from dry to wet hydrology a</w:t>
      </w:r>
      <w:r w:rsidR="00B80793">
        <w:t>nd vice-versa.</w:t>
      </w:r>
    </w:p>
    <w:p w14:paraId="482101D0" w14:textId="4BB797C7" w:rsidR="00DC458B" w:rsidRPr="00DC458B" w:rsidRDefault="00B80793" w:rsidP="007F7467">
      <w:pPr>
        <w:pStyle w:val="ListParagraph"/>
        <w:numPr>
          <w:ilvl w:val="0"/>
          <w:numId w:val="3"/>
        </w:numPr>
      </w:pPr>
      <w:r>
        <w:t>Use decision scaling to e</w:t>
      </w:r>
      <w:r w:rsidR="00E7017C">
        <w:t>xtend</w:t>
      </w:r>
      <w:r w:rsidR="00DC458B" w:rsidRPr="00DC458B">
        <w:t xml:space="preserve"> </w:t>
      </w:r>
      <w:hyperlink w:anchor="_ENREF_1" w:tooltip="Barnett, 2008 #2288" w:history="1">
        <w:r w:rsidR="00C91FFA">
          <w:fldChar w:fldCharType="begin"/>
        </w:r>
        <w:r w:rsidR="00C91FFA">
          <w:instrText xml:space="preserve"> ADDIN EN.CITE &lt;EndNote&gt;&lt;Cite AuthorYear="1"&gt;&lt;Author&gt;Barnett&lt;/Author&gt;&lt;Year&gt;2008&lt;/Year&gt;&lt;RecNum&gt;2288&lt;/RecNum&gt;&lt;Prefix&gt;Tim Barnett and David Pierce &lt;/Prefix&gt;&lt;DisplayText&gt;Tim Barnett and David Pierce Barnett and Pierce (2008)&lt;/DisplayText&gt;&lt;record&gt;&lt;rec-number&gt;2288&lt;/rec-number&gt;&lt;foreign-keys&gt;&lt;key app="EN" db-id="xxt5ta9pd995dwesap0pdzzp2weaz0w9werf" timestamp="1523550685"&gt;2288&lt;/key&gt;&lt;/foreign-keys&gt;&lt;ref-type name="Journal Article"&gt;17&lt;/ref-type&gt;&lt;contributors&gt;&lt;authors&gt;&lt;author&gt;Tim P. Barnett&lt;/author&gt;&lt;author&gt;David W. Pierce&lt;/author&gt;&lt;/authors&gt;&lt;/contributors&gt;&lt;titles&gt;&lt;title&gt;When will Lake Mead go dry?&lt;/title&gt;&lt;secondary-title&gt;Water Resources Research&lt;/secondary-title&gt;&lt;/titles&gt;&lt;periodical&gt;&lt;full-title&gt;Water Resources Research&lt;/full-title&gt;&lt;/periodical&gt;&lt;volume&gt;44&lt;/volume&gt;&lt;number&gt;3&lt;/number&gt;&lt;keywords&gt;&lt;keyword&gt;Colorado River&lt;/keyword&gt;&lt;/keywords&gt;&lt;dates&gt;&lt;year&gt;2008&lt;/year&gt;&lt;/dates&gt;&lt;urls&gt;&lt;related-urls&gt;&lt;url&gt;https://agupubs.onlinelibrary.wiley.com/doi/abs/10.1029/2007WR006704&lt;/url&gt;&lt;/related-urls&gt;&lt;/urls&gt;&lt;electronic-resource-num&gt;doi:10.1029/2007WR006704&lt;/electronic-resource-num&gt;&lt;/record&gt;&lt;/Cite&gt;&lt;/EndNote&gt;</w:instrText>
        </w:r>
        <w:r w:rsidR="00C91FFA">
          <w:fldChar w:fldCharType="separate"/>
        </w:r>
        <w:r w:rsidR="00C91FFA">
          <w:rPr>
            <w:noProof/>
          </w:rPr>
          <w:t>Barnett and Pierce (2008)</w:t>
        </w:r>
        <w:r w:rsidR="00C91FFA">
          <w:fldChar w:fldCharType="end"/>
        </w:r>
      </w:hyperlink>
      <w:r w:rsidR="00DC458B">
        <w:t xml:space="preserve"> </w:t>
      </w:r>
      <w:r w:rsidR="00DC458B" w:rsidRPr="00DC458B">
        <w:t>stochastic treatment of inflow uncertainty</w:t>
      </w:r>
      <w:r>
        <w:t xml:space="preserve"> (Level 2) </w:t>
      </w:r>
      <w:r w:rsidR="00E7017C">
        <w:t>to</w:t>
      </w:r>
      <w:r w:rsidR="00DC458B" w:rsidRPr="00DC458B">
        <w:t xml:space="preserve"> scenarios</w:t>
      </w:r>
      <w:r>
        <w:t xml:space="preserve"> (Level 3</w:t>
      </w:r>
      <w:r w:rsidR="00DC458B" w:rsidRPr="00DC458B">
        <w:t>)</w:t>
      </w:r>
      <w:r w:rsidR="009C16CF">
        <w:t>.</w:t>
      </w:r>
    </w:p>
    <w:p w14:paraId="1458283D" w14:textId="77777777" w:rsidR="00CD71C5" w:rsidRDefault="00CD71C5" w:rsidP="007F7467">
      <w:pPr>
        <w:pStyle w:val="Heading1"/>
      </w:pPr>
    </w:p>
    <w:p w14:paraId="27EF153F" w14:textId="04ED07FD" w:rsidR="00C22280" w:rsidRDefault="00DC458B" w:rsidP="007F7467">
      <w:pPr>
        <w:pStyle w:val="Heading1"/>
      </w:pPr>
      <w:r>
        <w:t>Methods Used</w:t>
      </w:r>
    </w:p>
    <w:p w14:paraId="1D2974E3" w14:textId="1D98B8E9" w:rsidR="00DC458B" w:rsidRPr="00DC458B" w:rsidRDefault="00DC458B" w:rsidP="007F7467">
      <w:pPr>
        <w:pStyle w:val="ListParagraph"/>
        <w:numPr>
          <w:ilvl w:val="0"/>
          <w:numId w:val="4"/>
        </w:numPr>
      </w:pPr>
      <w:r>
        <w:t xml:space="preserve">Defined scenarios of steady </w:t>
      </w:r>
      <w:r w:rsidR="00CC2AF2">
        <w:t>drought</w:t>
      </w:r>
      <w:r>
        <w:t xml:space="preserve"> inflow</w:t>
      </w:r>
      <w:r w:rsidR="00CC2AF2">
        <w:t>s to Lake Mead</w:t>
      </w:r>
      <w:r>
        <w:t xml:space="preserve"> from 5 to 12 million acre-feet per year </w:t>
      </w:r>
      <w:r w:rsidR="00E7017C">
        <w:t xml:space="preserve">(MAF/year) </w:t>
      </w:r>
      <w:r>
        <w:t xml:space="preserve">in increments of 0.5 </w:t>
      </w:r>
      <w:r w:rsidR="00E7017C">
        <w:t>MAF/year</w:t>
      </w:r>
      <w:r>
        <w:t xml:space="preserve">. Each </w:t>
      </w:r>
      <w:r w:rsidR="009C16CF">
        <w:t xml:space="preserve">steady </w:t>
      </w:r>
      <w:r w:rsidR="00E7017C">
        <w:t>in</w:t>
      </w:r>
      <w:r>
        <w:t xml:space="preserve">flow scenario </w:t>
      </w:r>
      <w:r w:rsidR="009C16CF">
        <w:t>repeats</w:t>
      </w:r>
      <w:r>
        <w:t xml:space="preserve"> the same flow value </w:t>
      </w:r>
      <w:r w:rsidR="00F004AD">
        <w:t>each</w:t>
      </w:r>
      <w:r>
        <w:t xml:space="preserve"> year (e.g., 5, 5, 5, …, 5 </w:t>
      </w:r>
      <w:r w:rsidR="00E7017C">
        <w:t>MAF</w:t>
      </w:r>
      <w:r>
        <w:t>/year).</w:t>
      </w:r>
      <w:r w:rsidR="00F004AD">
        <w:t xml:space="preserve"> These steady flow values represent </w:t>
      </w:r>
      <w:r w:rsidR="009C16CF">
        <w:t>the</w:t>
      </w:r>
      <w:r w:rsidR="00F004AD">
        <w:t xml:space="preserve"> average flow</w:t>
      </w:r>
      <w:r w:rsidR="009C16CF">
        <w:t xml:space="preserve"> of a multi-year event</w:t>
      </w:r>
      <w:r w:rsidR="00E7017C">
        <w:t xml:space="preserve"> and </w:t>
      </w:r>
      <w:r w:rsidR="00DA7E28">
        <w:t xml:space="preserve">can be converted to </w:t>
      </w:r>
      <w:r w:rsidR="00E7017C">
        <w:t xml:space="preserve">comparable average </w:t>
      </w:r>
      <w:r w:rsidR="00DA7E28">
        <w:t xml:space="preserve">Colorado River </w:t>
      </w:r>
      <w:r w:rsidR="00E7017C">
        <w:t xml:space="preserve">flows </w:t>
      </w:r>
      <w:r w:rsidR="009C16CF">
        <w:t>reported</w:t>
      </w:r>
      <w:r w:rsidR="00E7017C">
        <w:t xml:space="preserve"> from the historical</w:t>
      </w:r>
      <w:r w:rsidR="009C16CF">
        <w:t xml:space="preserve"> and paleo</w:t>
      </w:r>
      <w:r w:rsidR="00E7017C">
        <w:t xml:space="preserve"> record</w:t>
      </w:r>
      <w:r w:rsidR="009C16CF">
        <w:t>s</w:t>
      </w:r>
      <w:r w:rsidR="00DA7E28">
        <w:t xml:space="preserve"> (see Step #7).</w:t>
      </w:r>
    </w:p>
    <w:p w14:paraId="6A55A544" w14:textId="190FE4C3" w:rsidR="00DC458B" w:rsidRPr="00F004AD" w:rsidRDefault="00DC458B" w:rsidP="007F7467">
      <w:pPr>
        <w:pStyle w:val="ListParagraph"/>
        <w:numPr>
          <w:ilvl w:val="0"/>
          <w:numId w:val="4"/>
        </w:numPr>
      </w:pPr>
      <w:r>
        <w:t>Define</w:t>
      </w:r>
      <w:r w:rsidR="00F004AD">
        <w:t>d</w:t>
      </w:r>
      <w:r>
        <w:t xml:space="preserve"> scenarios </w:t>
      </w:r>
      <w:r w:rsidR="00F004AD">
        <w:t xml:space="preserve">of </w:t>
      </w:r>
      <w:r>
        <w:t xml:space="preserve">starting </w:t>
      </w:r>
      <w:r w:rsidR="00C93ABB">
        <w:t xml:space="preserve">active </w:t>
      </w:r>
      <w:r>
        <w:t xml:space="preserve">reservoir storage from 3 to 25 </w:t>
      </w:r>
      <w:r w:rsidR="00E7017C">
        <w:t>MAF</w:t>
      </w:r>
      <w:r>
        <w:t xml:space="preserve"> in increments of 2 </w:t>
      </w:r>
      <w:r w:rsidR="00E7017C">
        <w:t>MAF</w:t>
      </w:r>
      <w:r>
        <w:t>.</w:t>
      </w:r>
      <w:r w:rsidR="00F004AD">
        <w:t xml:space="preserve"> These starting reservoir storage values </w:t>
      </w:r>
      <w:r w:rsidR="009C16CF">
        <w:t>represent the volume of water managers have available to carry through a steady flow scenario</w:t>
      </w:r>
      <w:r w:rsidR="00F004AD">
        <w:t>.</w:t>
      </w:r>
      <w:r w:rsidR="00B80793">
        <w:t xml:space="preserve"> </w:t>
      </w:r>
      <w:r w:rsidR="00C93ABB">
        <w:t xml:space="preserve">Multiple starting storage scenarios are considered because reservoir storage will invariable change over time; the same analysis can still be used. </w:t>
      </w:r>
      <w:r w:rsidR="00B80793">
        <w:t>Current Mead active storage is 11.3 MAF (1094.9 feet)</w:t>
      </w:r>
      <w:r w:rsidR="00DA7E28">
        <w:t>.</w:t>
      </w:r>
      <w:r w:rsidR="00CC2AF2">
        <w:t xml:space="preserve"> </w:t>
      </w:r>
      <w:r w:rsidR="00C93ABB">
        <w:t>S</w:t>
      </w:r>
      <w:r w:rsidR="00DA7E28">
        <w:t xml:space="preserve">tart storages </w:t>
      </w:r>
      <w:r w:rsidR="00C93ABB">
        <w:t>above</w:t>
      </w:r>
      <w:r w:rsidR="00E423F8">
        <w:t xml:space="preserve"> 25.9</w:t>
      </w:r>
      <w:r w:rsidR="00C93ABB">
        <w:t xml:space="preserve"> MAF were ignored as this space should be</w:t>
      </w:r>
      <w:r w:rsidR="00E423F8">
        <w:t xml:space="preserve"> reserved empty to capture flood water</w:t>
      </w:r>
      <w:r w:rsidR="00B80793">
        <w:t>.</w:t>
      </w:r>
    </w:p>
    <w:p w14:paraId="0F3DCD33" w14:textId="515F296C" w:rsidR="00F004AD" w:rsidRPr="00F004AD" w:rsidRDefault="00F004AD" w:rsidP="007F7467">
      <w:pPr>
        <w:pStyle w:val="ListParagraph"/>
        <w:numPr>
          <w:ilvl w:val="0"/>
          <w:numId w:val="4"/>
        </w:numPr>
      </w:pPr>
      <w:r>
        <w:t xml:space="preserve">Simulated each combination of a starting reservoir storage value and steady Lake Mead inflow. The simulation ran on an annual time step and used </w:t>
      </w:r>
      <w:r w:rsidR="00622799">
        <w:t xml:space="preserve">a </w:t>
      </w:r>
      <w:r w:rsidR="00E7017C">
        <w:t>well-trodden</w:t>
      </w:r>
      <w:r w:rsidR="009C16CF">
        <w:t>, deterministic</w:t>
      </w:r>
      <w:r>
        <w:t xml:space="preserve"> reservoir </w:t>
      </w:r>
      <w:r w:rsidR="009C16CF">
        <w:t>simulation method</w:t>
      </w:r>
      <w:r>
        <w:t xml:space="preserve"> and data:</w:t>
      </w:r>
    </w:p>
    <w:p w14:paraId="38AC5A77" w14:textId="77777777" w:rsidR="00174A38" w:rsidRPr="00AF5C6D" w:rsidRDefault="00F004AD" w:rsidP="007F7467">
      <w:pPr>
        <w:pStyle w:val="ListParagraph"/>
        <w:numPr>
          <w:ilvl w:val="1"/>
          <w:numId w:val="4"/>
        </w:numPr>
      </w:pPr>
      <w:r w:rsidRPr="00AF5C6D">
        <w:t>Storage in the next year equals storage in the current year plus Mead Inflow minus Mead Release minus Mead Evaporation.</w:t>
      </w:r>
    </w:p>
    <w:p w14:paraId="1631229E" w14:textId="6E61A4E6" w:rsidR="00F004AD" w:rsidRPr="00AF5C6D" w:rsidRDefault="00F004AD" w:rsidP="007F7467">
      <w:pPr>
        <w:pStyle w:val="ListParagraph"/>
        <w:numPr>
          <w:ilvl w:val="1"/>
          <w:numId w:val="4"/>
        </w:numPr>
      </w:pPr>
      <w:r w:rsidRPr="00AF5C6D">
        <w:t xml:space="preserve">Mead Release </w:t>
      </w:r>
      <w:r w:rsidR="00174A38" w:rsidRPr="00AF5C6D">
        <w:t>is</w:t>
      </w:r>
      <w:r w:rsidRPr="00AF5C6D">
        <w:t xml:space="preserve"> </w:t>
      </w:r>
      <w:r w:rsidR="009C16CF">
        <w:t xml:space="preserve">specified by the </w:t>
      </w:r>
      <w:r w:rsidRPr="00AF5C6D">
        <w:t>2019 Drought Contingency Plan schedule</w:t>
      </w:r>
      <w:r w:rsidR="00C93ABB">
        <w:t xml:space="preserve"> </w:t>
      </w:r>
      <w:r w:rsidR="00C93ABB">
        <w:fldChar w:fldCharType="begin"/>
      </w:r>
      <w:r w:rsidR="00C93ABB">
        <w:instrText xml:space="preserve"> ADDIN EN.CITE &lt;EndNote&gt;&lt;Cite&gt;&lt;Author&gt;Wang&lt;/Author&gt;&lt;Year&gt;2020&lt;/Year&gt;&lt;RecNum&gt;2680&lt;/RecNum&gt;&lt;Suffix&gt;`, Sidebar 3&lt;/Suffix&gt;&lt;DisplayText&gt;(Wang et al. 2020, Sidebar 3)&lt;/DisplayText&gt;&lt;record&gt;&lt;rec-number&gt;2680&lt;/rec-number&gt;&lt;foreign-keys&gt;&lt;key app="EN" db-id="xxt5ta9pd995dwesap0pdzzp2weaz0w9werf" timestamp="1581367316"&gt;2680&lt;/key&gt;&lt;/foreign-keys&gt;&lt;ref-type name="Report"&gt;27&lt;/ref-type&gt;&lt;contributors&gt;&lt;authors&gt;&lt;author&gt;Jian Wang&lt;/author&gt;&lt;author&gt;David E. Rosenberg&lt;/author&gt;&lt;author&gt;John C. Schmidt&lt;/author&gt;&lt;author&gt;Kevin G. Wheeler&lt;/author&gt;&lt;/authors&gt;&lt;/contributors&gt;&lt;titles&gt;&lt;title&gt;Managing the Colorado River for an Uncertain Future&lt;/title&gt;&lt;/titles&gt;&lt;pages&gt;30&lt;/pages&gt;&lt;number&gt;White Paper #3&lt;/number&gt;&lt;dates&gt;&lt;year&gt;2020&lt;/year&gt;&lt;pub-dates&gt;&lt;date&gt;Febuary 10&lt;/date&gt;&lt;/pub-dates&gt;&lt;/dates&gt;&lt;pub-location&gt;Logan, Utah&lt;/pub-location&gt;&lt;publisher&gt;Center for Colorado River Studies, Utah State University&lt;/publisher&gt;&lt;urls&gt;&lt;related-urls&gt;&lt;url&gt;http://qcnr.usu.edu/coloradoriver/files/CCRS_White_Paper_3.pdf&lt;/url&gt;&lt;/related-urls&gt;&lt;/urls&gt;&lt;/record&gt;&lt;/Cite&gt;&lt;/EndNote&gt;</w:instrText>
      </w:r>
      <w:r w:rsidR="00C93ABB">
        <w:fldChar w:fldCharType="separate"/>
      </w:r>
      <w:r w:rsidR="00C93ABB">
        <w:rPr>
          <w:noProof/>
        </w:rPr>
        <w:t>(</w:t>
      </w:r>
      <w:hyperlink w:anchor="_ENREF_4" w:tooltip="Wang, 2020 #2680" w:history="1">
        <w:r w:rsidR="00C91FFA">
          <w:rPr>
            <w:noProof/>
          </w:rPr>
          <w:t>Wang et al. 2020, Sidebar 3</w:t>
        </w:r>
      </w:hyperlink>
      <w:r w:rsidR="00C93ABB">
        <w:rPr>
          <w:noProof/>
        </w:rPr>
        <w:t>)</w:t>
      </w:r>
      <w:r w:rsidR="00C93ABB">
        <w:fldChar w:fldCharType="end"/>
      </w:r>
      <w:r w:rsidRPr="00AF5C6D">
        <w:t>. Above 1,090 feet, release is the full 9.6 MAF/year (Lower Basin + Mexico + downstream evaporation losses). Below 1,090</w:t>
      </w:r>
      <w:r w:rsidR="007528BA">
        <w:t xml:space="preserve"> feet</w:t>
      </w:r>
      <w:r w:rsidRPr="00AF5C6D">
        <w:t>, release is cutback according to the schedule</w:t>
      </w:r>
      <w:r w:rsidR="00C93ABB">
        <w:t xml:space="preserve"> of Mead water elevations</w:t>
      </w:r>
      <w:r w:rsidRPr="00AF5C6D">
        <w:t>.</w:t>
      </w:r>
    </w:p>
    <w:p w14:paraId="75EC6650" w14:textId="472CD590" w:rsidR="00F004AD" w:rsidRPr="00AF5C6D" w:rsidRDefault="00174A38" w:rsidP="007F7467">
      <w:pPr>
        <w:pStyle w:val="ListParagraph"/>
        <w:numPr>
          <w:ilvl w:val="1"/>
          <w:numId w:val="4"/>
        </w:numPr>
      </w:pPr>
      <w:r w:rsidRPr="00AF5C6D">
        <w:t xml:space="preserve">The </w:t>
      </w:r>
      <w:r w:rsidR="00F004AD" w:rsidRPr="00AF5C6D">
        <w:t xml:space="preserve">Mead </w:t>
      </w:r>
      <w:r w:rsidRPr="00AF5C6D">
        <w:t>e</w:t>
      </w:r>
      <w:r w:rsidR="00F004AD" w:rsidRPr="00AF5C6D">
        <w:t xml:space="preserve">vaporation </w:t>
      </w:r>
      <w:r w:rsidRPr="00AF5C6D">
        <w:t xml:space="preserve">rate used </w:t>
      </w:r>
      <w:r w:rsidR="00F004AD" w:rsidRPr="00AF5C6D">
        <w:t>is</w:t>
      </w:r>
      <w:r w:rsidRPr="00AF5C6D">
        <w:t xml:space="preserve"> 6.2 feet/year (</w:t>
      </w:r>
      <w:proofErr w:type="spellStart"/>
      <w:r w:rsidRPr="00AF5C6D">
        <w:t>Moreo</w:t>
      </w:r>
      <w:proofErr w:type="spellEnd"/>
      <w:r w:rsidRPr="00AF5C6D">
        <w:t xml:space="preserve"> et al, 2015; average value from 2010 to 2015). To obtain the evaporation volume, </w:t>
      </w:r>
      <w:r w:rsidR="007528BA">
        <w:t>multiply th</w:t>
      </w:r>
      <w:r w:rsidR="00DA7E28">
        <w:t>e</w:t>
      </w:r>
      <w:r w:rsidRPr="00AF5C6D">
        <w:t xml:space="preserve"> rate by the </w:t>
      </w:r>
      <w:r w:rsidR="00DA7E28">
        <w:t xml:space="preserve">Mead </w:t>
      </w:r>
      <w:r w:rsidRPr="00AF5C6D">
        <w:t>pool area. The reservoir area-volume relationship for Lake Mead specified in the Colorado River Simulation System</w:t>
      </w:r>
      <w:r w:rsidR="007528BA">
        <w:t xml:space="preserve"> model</w:t>
      </w:r>
      <w:r w:rsidRPr="00AF5C6D">
        <w:t xml:space="preserve"> (CRSS; Wheeler et al, 2019) </w:t>
      </w:r>
      <w:r w:rsidR="00DA7E28">
        <w:t>wa</w:t>
      </w:r>
      <w:r w:rsidRPr="00AF5C6D">
        <w:t>s used to interpolate a pool area each year from the storage volume.</w:t>
      </w:r>
    </w:p>
    <w:p w14:paraId="1F4CBA8A" w14:textId="627C6B85" w:rsidR="00174A38" w:rsidRPr="00AF5C6D" w:rsidRDefault="00DA7E28" w:rsidP="007F7467">
      <w:pPr>
        <w:pStyle w:val="ListParagraph"/>
        <w:numPr>
          <w:ilvl w:val="0"/>
          <w:numId w:val="4"/>
        </w:numPr>
      </w:pPr>
      <w:r>
        <w:t>Ran e</w:t>
      </w:r>
      <w:r w:rsidR="00174A38" w:rsidRPr="00AF5C6D">
        <w:t>ach simulation year by year until one of three stop conditions</w:t>
      </w:r>
      <w:r w:rsidR="007528BA">
        <w:t xml:space="preserve"> </w:t>
      </w:r>
      <w:r>
        <w:t>wa</w:t>
      </w:r>
      <w:r w:rsidR="007528BA">
        <w:t>s reached:</w:t>
      </w:r>
    </w:p>
    <w:p w14:paraId="6E6BD5D2" w14:textId="1DCF669A" w:rsidR="00174A38" w:rsidRPr="00AF5C6D" w:rsidRDefault="00174A38" w:rsidP="007F7467">
      <w:pPr>
        <w:pStyle w:val="ListParagraph"/>
        <w:numPr>
          <w:ilvl w:val="1"/>
          <w:numId w:val="4"/>
        </w:numPr>
      </w:pPr>
      <w:r w:rsidRPr="00AF5C6D">
        <w:t>Reservoir storage dr</w:t>
      </w:r>
      <w:r w:rsidR="00622799">
        <w:t>ew</w:t>
      </w:r>
      <w:r w:rsidRPr="00AF5C6D">
        <w:t xml:space="preserve"> down to the Dead Pool (895 feet, 0 </w:t>
      </w:r>
      <w:r w:rsidR="007528BA">
        <w:t>MAF</w:t>
      </w:r>
      <w:r w:rsidRPr="00AF5C6D">
        <w:t xml:space="preserve"> of active storage</w:t>
      </w:r>
      <w:r w:rsidR="00550C61" w:rsidRPr="00AF5C6D">
        <w:t>; Years to Dead Pool)</w:t>
      </w:r>
    </w:p>
    <w:p w14:paraId="37979AD3" w14:textId="4E0A22B7" w:rsidR="00174A38" w:rsidRPr="00AF5C6D" w:rsidRDefault="00174A38" w:rsidP="007F7467">
      <w:pPr>
        <w:pStyle w:val="ListParagraph"/>
        <w:numPr>
          <w:ilvl w:val="1"/>
          <w:numId w:val="4"/>
        </w:numPr>
      </w:pPr>
      <w:r w:rsidRPr="00AF5C6D">
        <w:t>The reservoir fill</w:t>
      </w:r>
      <w:r w:rsidR="00622799">
        <w:t>ed</w:t>
      </w:r>
      <w:r w:rsidRPr="00AF5C6D">
        <w:t xml:space="preserve"> to 25 </w:t>
      </w:r>
      <w:r w:rsidR="007528BA">
        <w:t>MAF of active storage</w:t>
      </w:r>
      <w:r w:rsidR="00550C61" w:rsidRPr="00AF5C6D">
        <w:t xml:space="preserve"> (Years to Fill)</w:t>
      </w:r>
    </w:p>
    <w:p w14:paraId="245CFD4D" w14:textId="53DC0369" w:rsidR="00174A38" w:rsidRPr="00AF5C6D" w:rsidRDefault="00174A38" w:rsidP="007F7467">
      <w:pPr>
        <w:pStyle w:val="ListParagraph"/>
        <w:numPr>
          <w:ilvl w:val="1"/>
          <w:numId w:val="4"/>
        </w:numPr>
      </w:pPr>
      <w:r w:rsidRPr="00AF5C6D">
        <w:t xml:space="preserve">An iteration limit of 100 years </w:t>
      </w:r>
      <w:r w:rsidR="00622799">
        <w:t>wa</w:t>
      </w:r>
      <w:r w:rsidRPr="00AF5C6D">
        <w:t xml:space="preserve">s reached. </w:t>
      </w:r>
      <w:r w:rsidR="00550C61" w:rsidRPr="00AF5C6D">
        <w:t xml:space="preserve">These simulations </w:t>
      </w:r>
      <w:r w:rsidR="00423D7F">
        <w:t>reached</w:t>
      </w:r>
      <w:r w:rsidR="00550C61" w:rsidRPr="00AF5C6D">
        <w:t xml:space="preserve"> a steady reservoir storage (somewhere between dead pool and 25 MAF</w:t>
      </w:r>
      <w:r w:rsidR="00DA7E28">
        <w:t>; Steady Storage</w:t>
      </w:r>
      <w:r w:rsidR="00550C61" w:rsidRPr="00AF5C6D">
        <w:t>).</w:t>
      </w:r>
    </w:p>
    <w:p w14:paraId="1941A199" w14:textId="75038845" w:rsidR="00550C61" w:rsidRPr="00AF5C6D" w:rsidRDefault="007A22D4" w:rsidP="007F7467">
      <w:pPr>
        <w:pStyle w:val="ListParagraph"/>
        <w:numPr>
          <w:ilvl w:val="0"/>
          <w:numId w:val="4"/>
        </w:numPr>
      </w:pPr>
      <w:r w:rsidRPr="00AF5C6D">
        <w:t>Record</w:t>
      </w:r>
      <w:r w:rsidR="00DA7E28">
        <w:t>ed</w:t>
      </w:r>
      <w:r w:rsidRPr="00AF5C6D">
        <w:t xml:space="preserve"> t</w:t>
      </w:r>
      <w:r w:rsidR="00550C61" w:rsidRPr="00AF5C6D">
        <w:t xml:space="preserve">he number of years to </w:t>
      </w:r>
      <w:r w:rsidR="007528BA">
        <w:t xml:space="preserve">reach </w:t>
      </w:r>
      <w:r w:rsidR="00550C61" w:rsidRPr="00AF5C6D">
        <w:t>stop condition</w:t>
      </w:r>
      <w:r w:rsidR="00DA7E28">
        <w:t xml:space="preserve"> (a) or (b)</w:t>
      </w:r>
      <w:r w:rsidR="00550C61" w:rsidRPr="00AF5C6D">
        <w:t xml:space="preserve">. This number of years represents the duration that the reservoir can sustain the specified hydrologic scenario </w:t>
      </w:r>
      <w:r w:rsidR="00622799">
        <w:t>with the s</w:t>
      </w:r>
      <w:r w:rsidR="00550C61" w:rsidRPr="00AF5C6D">
        <w:t xml:space="preserve">pecified </w:t>
      </w:r>
      <w:r w:rsidR="00622799">
        <w:t xml:space="preserve">starting </w:t>
      </w:r>
      <w:r w:rsidR="00550C61" w:rsidRPr="00AF5C6D">
        <w:t>storage volume.</w:t>
      </w:r>
      <w:r w:rsidR="00DA7E28">
        <w:t xml:space="preserve"> For stop condition (c), t</w:t>
      </w:r>
      <w:r w:rsidR="00DA7E28" w:rsidRPr="00AF5C6D">
        <w:t>h</w:t>
      </w:r>
      <w:r w:rsidR="00DA7E28">
        <w:t>e</w:t>
      </w:r>
      <w:r w:rsidR="00DA7E28" w:rsidRPr="00AF5C6D">
        <w:t xml:space="preserve"> steady storage </w:t>
      </w:r>
      <w:r w:rsidR="00DA7E28">
        <w:t>volume wa</w:t>
      </w:r>
      <w:r w:rsidR="00DA7E28" w:rsidRPr="00AF5C6D">
        <w:t>s recorded</w:t>
      </w:r>
      <w:r w:rsidR="00DA7E28">
        <w:t>.</w:t>
      </w:r>
    </w:p>
    <w:p w14:paraId="639E3DF4" w14:textId="11F0A14A" w:rsidR="00E51D07" w:rsidRPr="00AF5C6D" w:rsidRDefault="007528BA" w:rsidP="007F7467">
      <w:pPr>
        <w:pStyle w:val="ListParagraph"/>
        <w:numPr>
          <w:ilvl w:val="0"/>
          <w:numId w:val="4"/>
        </w:numPr>
      </w:pPr>
      <w:r>
        <w:t>Linearly transform</w:t>
      </w:r>
      <w:r w:rsidR="00500033">
        <w:t>ed</w:t>
      </w:r>
      <w:r>
        <w:t xml:space="preserve"> t</w:t>
      </w:r>
      <w:r w:rsidR="00E51D07" w:rsidRPr="00AF5C6D">
        <w:t xml:space="preserve">he Lake Mead </w:t>
      </w:r>
      <w:r>
        <w:t xml:space="preserve">steady </w:t>
      </w:r>
      <w:r w:rsidR="00E51D07" w:rsidRPr="00AF5C6D">
        <w:t>inflow scenario</w:t>
      </w:r>
      <w:r>
        <w:t xml:space="preserve"> values </w:t>
      </w:r>
      <w:r w:rsidR="00E51D07" w:rsidRPr="00AF5C6D">
        <w:t>to other useful scales:</w:t>
      </w:r>
    </w:p>
    <w:p w14:paraId="006301E6" w14:textId="14C39A59" w:rsidR="00E51D07" w:rsidRPr="00AF5C6D" w:rsidRDefault="00E51D07" w:rsidP="007F7467">
      <w:pPr>
        <w:pStyle w:val="ListParagraph"/>
        <w:numPr>
          <w:ilvl w:val="1"/>
          <w:numId w:val="4"/>
        </w:numPr>
      </w:pPr>
      <w:r w:rsidRPr="00AF5C6D">
        <w:t xml:space="preserve">A Powell Release equals the </w:t>
      </w:r>
      <w:r w:rsidR="007528BA">
        <w:t>Steady</w:t>
      </w:r>
      <w:r w:rsidRPr="00AF5C6D">
        <w:t xml:space="preserve"> Mead inflow minus 0.</w:t>
      </w:r>
      <w:r w:rsidR="00745552">
        <w:t>75</w:t>
      </w:r>
      <w:r w:rsidRPr="00AF5C6D">
        <w:t xml:space="preserve"> MAF/year. 0.</w:t>
      </w:r>
      <w:r w:rsidR="00900D55">
        <w:t>75</w:t>
      </w:r>
      <w:r w:rsidRPr="00AF5C6D">
        <w:t xml:space="preserve"> MAF/year approximates </w:t>
      </w:r>
      <w:r w:rsidR="00900D55">
        <w:t>the median</w:t>
      </w:r>
      <w:r w:rsidRPr="00AF5C6D">
        <w:t xml:space="preserve"> Grand Canyon tributary</w:t>
      </w:r>
      <w:r w:rsidR="00900D55">
        <w:t xml:space="preserve"> and local</w:t>
      </w:r>
      <w:r w:rsidRPr="00AF5C6D">
        <w:t xml:space="preserve"> inflows between Lake Powell and Lake Mead (</w:t>
      </w:r>
      <w:proofErr w:type="spellStart"/>
      <w:r w:rsidRPr="00AF5C6D">
        <w:t>Paria</w:t>
      </w:r>
      <w:proofErr w:type="spellEnd"/>
      <w:r w:rsidRPr="00AF5C6D">
        <w:t>, Little Colorado, Virgin) over the historical record</w:t>
      </w:r>
      <w:r w:rsidR="00900D55">
        <w:t xml:space="preserve"> as reported in the natural flow database </w:t>
      </w:r>
      <w:r w:rsidR="00C91FFA">
        <w:fldChar w:fldCharType="begin"/>
      </w:r>
      <w:r w:rsidR="00C91FFA">
        <w:instrText xml:space="preserve"> ADDIN EN.CITE &lt;EndNote&gt;&lt;Cite&gt;&lt;Author&gt;Prairie&lt;/Author&gt;&lt;Year&gt;2020&lt;/Year&gt;&lt;RecNum&gt;2704&lt;/RecNum&gt;&lt;DisplayText&gt;(Prairie 2020)&lt;/DisplayText&gt;&lt;record&gt;&lt;rec-number&gt;2704&lt;/rec-number&gt;&lt;foreign-keys&gt;&lt;key app="EN" db-id="xxt5ta9pd995dwesap0pdzzp2weaz0w9werf" timestamp="1581993971"&gt;2704&lt;/key&gt;&lt;/foreign-keys&gt;&lt;ref-type name="Report"&gt;27&lt;/ref-type&gt;&lt;contributors&gt;&lt;authors&gt;&lt;author&gt;Jim Prairie&lt;/author&gt;&lt;/authors&gt;&lt;/contributors&gt;&lt;titles&gt;&lt;title&gt;Colorado River Basin Natural Flow and Salt Data&lt;/title&gt;&lt;/titles&gt;&lt;dates&gt;&lt;year&gt;2020&lt;/year&gt;&lt;pub-dates&gt;&lt;date&gt;January 10, 2020&lt;/date&gt;&lt;/pub-dates&gt;&lt;/dates&gt;&lt;publisher&gt;U.S. Bureau of Reclamation&lt;/publisher&gt;&lt;urls&gt;&lt;related-urls&gt;&lt;url&gt;https://www.usbr.gov/lc/region/g4000/NaturalFlow/current.html&lt;/url&gt;&lt;/related-urls&gt;&lt;/urls&gt;&lt;/record&gt;&lt;/Cite&gt;&lt;/EndNote&gt;</w:instrText>
      </w:r>
      <w:r w:rsidR="00C91FFA">
        <w:fldChar w:fldCharType="separate"/>
      </w:r>
      <w:r w:rsidR="00C91FFA">
        <w:rPr>
          <w:noProof/>
        </w:rPr>
        <w:t>(</w:t>
      </w:r>
      <w:hyperlink w:anchor="_ENREF_3" w:tooltip="Prairie, 2020 #2704" w:history="1">
        <w:r w:rsidR="00C91FFA">
          <w:rPr>
            <w:noProof/>
          </w:rPr>
          <w:t>Prairie 2020</w:t>
        </w:r>
      </w:hyperlink>
      <w:r w:rsidR="00C91FFA">
        <w:rPr>
          <w:noProof/>
        </w:rPr>
        <w:t>)</w:t>
      </w:r>
      <w:r w:rsidR="00C91FFA">
        <w:fldChar w:fldCharType="end"/>
      </w:r>
      <w:r w:rsidRPr="00AF5C6D">
        <w:t>.</w:t>
      </w:r>
      <w:r w:rsidR="005730B2">
        <w:t xml:space="preserve"> </w:t>
      </w:r>
    </w:p>
    <w:p w14:paraId="18CD1371" w14:textId="5A9E367A" w:rsidR="00E51D07" w:rsidRPr="00AF5C6D" w:rsidRDefault="00E51D07" w:rsidP="007F7467">
      <w:pPr>
        <w:pStyle w:val="ListParagraph"/>
        <w:numPr>
          <w:ilvl w:val="1"/>
          <w:numId w:val="4"/>
        </w:numPr>
      </w:pPr>
      <w:r w:rsidRPr="00AF5C6D">
        <w:t xml:space="preserve">A Lee Ferry Natural Flow equals the </w:t>
      </w:r>
      <w:r w:rsidR="007528BA">
        <w:t>Steady</w:t>
      </w:r>
      <w:r w:rsidRPr="00AF5C6D">
        <w:t xml:space="preserve"> Mead Inflow minus 0.</w:t>
      </w:r>
      <w:r w:rsidR="00900D55">
        <w:t>75</w:t>
      </w:r>
      <w:r w:rsidRPr="00AF5C6D">
        <w:t xml:space="preserve"> MAF/year (Grand Canyon </w:t>
      </w:r>
      <w:r w:rsidR="007528BA">
        <w:t>t</w:t>
      </w:r>
      <w:r w:rsidRPr="00AF5C6D">
        <w:t xml:space="preserve">ributary </w:t>
      </w:r>
      <w:r w:rsidR="007528BA">
        <w:t>i</w:t>
      </w:r>
      <w:r w:rsidRPr="00AF5C6D">
        <w:t>nflows) plus 4.5 MAF/year (</w:t>
      </w:r>
      <w:r w:rsidR="00500033">
        <w:t xml:space="preserve">average </w:t>
      </w:r>
      <w:r w:rsidRPr="00AF5C6D">
        <w:t xml:space="preserve">Upper Basin </w:t>
      </w:r>
      <w:r w:rsidR="007528BA">
        <w:t>c</w:t>
      </w:r>
      <w:r w:rsidRPr="00AF5C6D">
        <w:t xml:space="preserve">onsumptive </w:t>
      </w:r>
      <w:r w:rsidR="007528BA">
        <w:t>u</w:t>
      </w:r>
      <w:r w:rsidRPr="00AF5C6D">
        <w:t xml:space="preserve">se) plus </w:t>
      </w:r>
      <w:r w:rsidR="0042437A" w:rsidRPr="00AF5C6D">
        <w:t>0.46 MAF/year (Lake Powell evaporation</w:t>
      </w:r>
      <w:r w:rsidR="007528BA">
        <w:t xml:space="preserve">). </w:t>
      </w:r>
      <w:r w:rsidR="00500033">
        <w:t xml:space="preserve">The evaporation </w:t>
      </w:r>
      <w:r w:rsidR="00500033">
        <w:lastRenderedPageBreak/>
        <w:t xml:space="preserve">volume </w:t>
      </w:r>
      <w:r w:rsidR="00500033" w:rsidRPr="00AF5C6D">
        <w:t xml:space="preserve">assumes </w:t>
      </w:r>
      <w:r w:rsidR="00500033">
        <w:t xml:space="preserve">an </w:t>
      </w:r>
      <w:r w:rsidR="00500033" w:rsidRPr="00AF5C6D">
        <w:t>evaporation rate of 5.7 feet/year and lake area corresponding to 9 MAF of active storage.</w:t>
      </w:r>
      <w:r w:rsidR="00500033">
        <w:t xml:space="preserve"> The effects of both assumptions are discussed under Caveats.</w:t>
      </w:r>
    </w:p>
    <w:p w14:paraId="4973305F" w14:textId="77777777" w:rsidR="00C22280" w:rsidRDefault="00C22280" w:rsidP="007F7467"/>
    <w:p w14:paraId="0DA54648" w14:textId="5768476F" w:rsidR="00AF5C6D" w:rsidRDefault="00AF5C6D" w:rsidP="007F7467">
      <w:pPr>
        <w:pStyle w:val="Heading1"/>
      </w:pPr>
      <w:r>
        <w:t>Key Findings</w:t>
      </w:r>
    </w:p>
    <w:p w14:paraId="568945F7" w14:textId="314D6C41" w:rsidR="00622799" w:rsidRDefault="00622799" w:rsidP="00622799"/>
    <w:p w14:paraId="023EB7F5" w14:textId="49D84DC7" w:rsidR="00622799" w:rsidRDefault="00063FE3" w:rsidP="00622799">
      <w:r>
        <w:t>System v</w:t>
      </w:r>
      <w:r w:rsidR="00622799">
        <w:t xml:space="preserve">ulnerability is visualized by plotting the </w:t>
      </w:r>
      <w:r w:rsidR="00900D55">
        <w:t xml:space="preserve">scenarios of </w:t>
      </w:r>
      <w:r w:rsidR="00622799" w:rsidRPr="00AF5C6D">
        <w:t xml:space="preserve">Steady Mead Inflow and Mead </w:t>
      </w:r>
      <w:r w:rsidR="00622799">
        <w:t>a</w:t>
      </w:r>
      <w:r w:rsidR="00622799" w:rsidRPr="00AF5C6D">
        <w:t xml:space="preserve">ctive </w:t>
      </w:r>
      <w:r w:rsidR="00622799">
        <w:t xml:space="preserve">starting </w:t>
      </w:r>
      <w:r w:rsidR="00622799" w:rsidRPr="00AF5C6D">
        <w:t>storage</w:t>
      </w:r>
      <w:r w:rsidR="00622799">
        <w:t xml:space="preserve"> on the x- and y- axes (Figure 1). Within the plot, red, purple, and blue contours show years to dead pool, </w:t>
      </w:r>
      <w:r>
        <w:t>t</w:t>
      </w:r>
      <w:r w:rsidR="00622799">
        <w:t>he steady storage volume</w:t>
      </w:r>
      <w:r>
        <w:t>, or years to fill</w:t>
      </w:r>
      <w:r w:rsidR="00622799">
        <w:t xml:space="preserve">. </w:t>
      </w:r>
      <w:r>
        <w:t xml:space="preserve">The pink filled area shows </w:t>
      </w:r>
      <w:r w:rsidR="00900D55">
        <w:t>Mead</w:t>
      </w:r>
      <w:r>
        <w:t xml:space="preserve"> elevations between</w:t>
      </w:r>
      <w:r w:rsidR="00622799" w:rsidRPr="00AF5C6D">
        <w:t xml:space="preserve"> 1</w:t>
      </w:r>
      <w:r>
        <w:t>,</w:t>
      </w:r>
      <w:r w:rsidR="00622799" w:rsidRPr="00AF5C6D">
        <w:t>090</w:t>
      </w:r>
      <w:r>
        <w:t xml:space="preserve"> and 1,025</w:t>
      </w:r>
      <w:r w:rsidR="00622799" w:rsidRPr="00AF5C6D">
        <w:t xml:space="preserve"> feet when Drought Contingency Plan cutbacks</w:t>
      </w:r>
      <w:r>
        <w:t xml:space="preserve"> start</w:t>
      </w:r>
      <w:r w:rsidR="00622799" w:rsidRPr="00AF5C6D">
        <w:t xml:space="preserve"> </w:t>
      </w:r>
      <w:r>
        <w:t>while the red fill shows elevations below</w:t>
      </w:r>
      <w:r w:rsidR="00622799" w:rsidRPr="00AF5C6D">
        <w:t xml:space="preserve"> 1</w:t>
      </w:r>
      <w:r>
        <w:t>,</w:t>
      </w:r>
      <w:r w:rsidR="00622799" w:rsidRPr="00AF5C6D">
        <w:t xml:space="preserve">025 feet when cutbacks </w:t>
      </w:r>
      <w:r>
        <w:t>continue at</w:t>
      </w:r>
      <w:r w:rsidR="00622799" w:rsidRPr="00AF5C6D">
        <w:t xml:space="preserve"> the</w:t>
      </w:r>
      <w:r w:rsidR="00622799">
        <w:t>i</w:t>
      </w:r>
      <w:r w:rsidR="00622799" w:rsidRPr="00AF5C6D">
        <w:t>r maximum value.</w:t>
      </w:r>
    </w:p>
    <w:p w14:paraId="32AA104C" w14:textId="77777777" w:rsidR="001A18D2" w:rsidRDefault="001A18D2" w:rsidP="00622799"/>
    <w:p w14:paraId="0A2C96F9" w14:textId="154A4B6D" w:rsidR="001A18D2" w:rsidRDefault="001A18D2" w:rsidP="00622799">
      <w:r>
        <w:t xml:space="preserve">At current active storage of 11.3 MAF and operations, low flow and short-duration events can draw Lake Mead down to Dead pool. For example, Mead can only sustain steady inflows of 6 MAF per year for 4 years or 7 MAF per year for 6 years. </w:t>
      </w:r>
    </w:p>
    <w:p w14:paraId="633A0028" w14:textId="4324D838" w:rsidR="00C71C09" w:rsidRDefault="00C71C09" w:rsidP="00622799"/>
    <w:p w14:paraId="7787C670" w14:textId="75675166" w:rsidR="00C71C09" w:rsidRDefault="00423D7F" w:rsidP="00622799">
      <w:r>
        <w:t xml:space="preserve">Steady annual Mead inflow determines the </w:t>
      </w:r>
      <w:r w:rsidR="00581E8C">
        <w:t>reservoir end</w:t>
      </w:r>
      <w:bookmarkStart w:id="1" w:name="_GoBack"/>
      <w:bookmarkEnd w:id="1"/>
      <w:r w:rsidR="00581E8C">
        <w:t xml:space="preserve"> state</w:t>
      </w:r>
      <w:r>
        <w:t xml:space="preserve"> (Dead Pool, fill, </w:t>
      </w:r>
      <w:r w:rsidR="00581E8C">
        <w:t>s</w:t>
      </w:r>
      <w:r>
        <w:t>teady storage)</w:t>
      </w:r>
      <w:r w:rsidR="00581E8C">
        <w:t>.</w:t>
      </w:r>
    </w:p>
    <w:p w14:paraId="536A0A5A" w14:textId="77777777" w:rsidR="00581E8C" w:rsidRDefault="00581E8C" w:rsidP="00622799"/>
    <w:p w14:paraId="54302CEE" w14:textId="6A3BB085" w:rsidR="00C71C09" w:rsidRDefault="00581E8C" w:rsidP="00C71C09">
      <w:pPr>
        <w:pStyle w:val="ListParagraph"/>
        <w:numPr>
          <w:ilvl w:val="0"/>
          <w:numId w:val="6"/>
        </w:numPr>
      </w:pPr>
      <w:r>
        <w:t xml:space="preserve">For steady </w:t>
      </w:r>
      <w:r w:rsidR="00423D7F">
        <w:t>Mead inflows</w:t>
      </w:r>
      <w:r>
        <w:t xml:space="preserve"> of </w:t>
      </w:r>
      <w:r w:rsidR="00423D7F">
        <w:t>8</w:t>
      </w:r>
      <w:r>
        <w:t xml:space="preserve"> MAF</w:t>
      </w:r>
      <w:r w:rsidR="00C834D9">
        <w:t xml:space="preserve"> per </w:t>
      </w:r>
      <w:r>
        <w:t>year and less, Mead</w:t>
      </w:r>
      <w:r w:rsidR="00C71C09">
        <w:t xml:space="preserve"> draws down to </w:t>
      </w:r>
      <w:r>
        <w:t xml:space="preserve">its </w:t>
      </w:r>
      <w:r w:rsidR="00C71C09">
        <w:t xml:space="preserve">dead pool. </w:t>
      </w:r>
      <w:r>
        <w:t xml:space="preserve">The time to </w:t>
      </w:r>
      <w:r w:rsidR="00C834D9">
        <w:t xml:space="preserve">reach </w:t>
      </w:r>
      <w:r>
        <w:t xml:space="preserve">dead pool depends on the </w:t>
      </w:r>
      <w:r w:rsidR="00C834D9">
        <w:t xml:space="preserve">starting </w:t>
      </w:r>
      <w:r>
        <w:t xml:space="preserve">reservoir storage. </w:t>
      </w:r>
      <w:r w:rsidR="00C71C09">
        <w:t xml:space="preserve">At the current </w:t>
      </w:r>
      <w:r w:rsidR="00C834D9">
        <w:t xml:space="preserve">active </w:t>
      </w:r>
      <w:r w:rsidR="00C71C09">
        <w:t>storage of 11.3 MAF</w:t>
      </w:r>
      <w:r>
        <w:t xml:space="preserve">, Mead can sustain annual flows of </w:t>
      </w:r>
      <w:r w:rsidR="00D4415B">
        <w:t>8</w:t>
      </w:r>
      <w:r w:rsidR="00C71C09">
        <w:t xml:space="preserve"> MAF per year</w:t>
      </w:r>
      <w:r>
        <w:t xml:space="preserve"> for 1</w:t>
      </w:r>
      <w:r w:rsidR="00D4415B">
        <w:t>4</w:t>
      </w:r>
      <w:r>
        <w:t xml:space="preserve"> or more years before reaching dead pool. However, Mead can only sustain steady flows of </w:t>
      </w:r>
      <w:r w:rsidR="00D4415B">
        <w:t>7</w:t>
      </w:r>
      <w:r>
        <w:t xml:space="preserve"> MAF per</w:t>
      </w:r>
      <w:r w:rsidR="00C71C09">
        <w:t xml:space="preserve"> year</w:t>
      </w:r>
      <w:r>
        <w:t xml:space="preserve"> for </w:t>
      </w:r>
      <w:r w:rsidR="00D4415B">
        <w:t>6</w:t>
      </w:r>
      <w:r w:rsidR="00C834D9">
        <w:t xml:space="preserve"> </w:t>
      </w:r>
      <w:r>
        <w:t xml:space="preserve">years before reaching dead pool. </w:t>
      </w:r>
    </w:p>
    <w:p w14:paraId="33332BE9" w14:textId="5B11F37A" w:rsidR="00C71C09" w:rsidRDefault="00A20B0B" w:rsidP="00C71C09">
      <w:pPr>
        <w:pStyle w:val="ListParagraph"/>
        <w:numPr>
          <w:ilvl w:val="0"/>
          <w:numId w:val="6"/>
        </w:numPr>
      </w:pPr>
      <w:r>
        <w:t xml:space="preserve">For steady </w:t>
      </w:r>
      <w:r w:rsidR="00581E8C">
        <w:t>Lee Ferry natural fl</w:t>
      </w:r>
      <w:r>
        <w:t xml:space="preserve">ows between </w:t>
      </w:r>
      <w:r w:rsidR="00D4415B">
        <w:t>8</w:t>
      </w:r>
      <w:r>
        <w:t xml:space="preserve"> and </w:t>
      </w:r>
      <w:r w:rsidR="00D4415B">
        <w:t>10</w:t>
      </w:r>
      <w:r>
        <w:t xml:space="preserve">.5 MAF per year, the Mead storage volume will equilibrate </w:t>
      </w:r>
      <w:r w:rsidR="00581E8C">
        <w:t>between</w:t>
      </w:r>
      <w:r>
        <w:t xml:space="preserve"> 4 and 20 MAF of active storage.</w:t>
      </w:r>
      <w:r w:rsidR="00581E8C">
        <w:t xml:space="preserve"> For steady flows at or below </w:t>
      </w:r>
      <w:r w:rsidR="00D4415B">
        <w:t>9.5</w:t>
      </w:r>
      <w:r w:rsidR="00581E8C">
        <w:t xml:space="preserve"> MAF per year, Mead will equilibrate at an active storage volume below its current volume</w:t>
      </w:r>
      <w:r w:rsidR="00D4415B">
        <w:t xml:space="preserve"> of 11.3 MAF</w:t>
      </w:r>
      <w:r w:rsidR="00581E8C">
        <w:t>.</w:t>
      </w:r>
    </w:p>
    <w:p w14:paraId="38E13717" w14:textId="769842A5" w:rsidR="00A20B0B" w:rsidRDefault="00C834D9" w:rsidP="00C71C09">
      <w:pPr>
        <w:pStyle w:val="ListParagraph"/>
        <w:numPr>
          <w:ilvl w:val="0"/>
          <w:numId w:val="6"/>
        </w:numPr>
      </w:pPr>
      <w:r>
        <w:t>For</w:t>
      </w:r>
      <w:r w:rsidR="00581E8C">
        <w:t xml:space="preserve"> steady </w:t>
      </w:r>
      <w:r w:rsidR="00D4415B">
        <w:t>Mead in</w:t>
      </w:r>
      <w:r w:rsidR="00581E8C">
        <w:t xml:space="preserve">flows </w:t>
      </w:r>
      <w:r>
        <w:t xml:space="preserve">at or above </w:t>
      </w:r>
      <w:r w:rsidR="00D4415B">
        <w:t>11</w:t>
      </w:r>
      <w:r w:rsidR="00581E8C">
        <w:t xml:space="preserve"> MAF per year, </w:t>
      </w:r>
      <w:r w:rsidR="00A20B0B">
        <w:t xml:space="preserve">Lake Mead will eventually </w:t>
      </w:r>
      <w:r w:rsidR="00D4415B">
        <w:t>fill to 25 MAF of active storage</w:t>
      </w:r>
      <w:r w:rsidR="00A20B0B">
        <w:t xml:space="preserve">. </w:t>
      </w:r>
      <w:r>
        <w:t xml:space="preserve">At the current level of 11.3 MAF </w:t>
      </w:r>
      <w:r w:rsidR="00D4415B">
        <w:t>this time to fill will be 22 years with 11 MAF inflow and 6 years with 13 MAF per year of steady inflow.</w:t>
      </w:r>
      <w:r>
        <w:t xml:space="preserve"> </w:t>
      </w:r>
    </w:p>
    <w:p w14:paraId="2716D09A" w14:textId="28A859ED" w:rsidR="00622799" w:rsidRDefault="00622799" w:rsidP="00622799"/>
    <w:p w14:paraId="5D8EB34F" w14:textId="4681D236" w:rsidR="00F33327" w:rsidRDefault="00F33327" w:rsidP="00622799"/>
    <w:p w14:paraId="7D6A4CC3" w14:textId="50BDC553" w:rsidR="00F33327" w:rsidRDefault="00423D7F" w:rsidP="00622799">
      <w:r>
        <w:rPr>
          <w:b/>
          <w:bCs/>
          <w:noProof/>
        </w:rPr>
        <w:lastRenderedPageBreak/>
        <w:drawing>
          <wp:inline distT="0" distB="0" distL="0" distR="0" wp14:anchorId="1B47DE4A" wp14:editId="2F278E42">
            <wp:extent cx="5934710" cy="3712210"/>
            <wp:effectExtent l="0" t="0" r="8890" b="254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3712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2F7298E" w14:textId="3F020BAC" w:rsidR="00F33327" w:rsidRDefault="00F33327" w:rsidP="00622799"/>
    <w:p w14:paraId="4C868C37" w14:textId="654D6237" w:rsidR="00F33327" w:rsidRDefault="00F33327" w:rsidP="00622799">
      <w:pPr>
        <w:rPr>
          <w:b/>
          <w:bCs/>
        </w:rPr>
      </w:pPr>
      <w:r w:rsidRPr="00B837DE">
        <w:rPr>
          <w:b/>
          <w:bCs/>
        </w:rPr>
        <w:t>Figure 1. Years to reach dead pool (</w:t>
      </w:r>
      <w:r w:rsidR="00423D7F">
        <w:rPr>
          <w:b/>
          <w:bCs/>
        </w:rPr>
        <w:t xml:space="preserve">black numbers on </w:t>
      </w:r>
      <w:r w:rsidRPr="00B837DE">
        <w:rPr>
          <w:b/>
          <w:bCs/>
        </w:rPr>
        <w:t>red lines), steady storage volume (</w:t>
      </w:r>
      <w:r w:rsidR="00423D7F">
        <w:rPr>
          <w:b/>
          <w:bCs/>
        </w:rPr>
        <w:t xml:space="preserve">black numbers on </w:t>
      </w:r>
      <w:r w:rsidRPr="00B837DE">
        <w:rPr>
          <w:b/>
          <w:bCs/>
        </w:rPr>
        <w:t>purple lines), and years to fill (</w:t>
      </w:r>
      <w:r w:rsidR="00423D7F">
        <w:rPr>
          <w:b/>
          <w:bCs/>
        </w:rPr>
        <w:t xml:space="preserve">black numbers on </w:t>
      </w:r>
      <w:r w:rsidRPr="00B837DE">
        <w:rPr>
          <w:b/>
          <w:bCs/>
        </w:rPr>
        <w:t>blue lines) for combinations of steady Lee Ferry Natural flow and reservoir storage.</w:t>
      </w:r>
    </w:p>
    <w:p w14:paraId="64BDB74A" w14:textId="5D2D6D85" w:rsidR="004841AE" w:rsidRDefault="004841AE" w:rsidP="00622799">
      <w:pPr>
        <w:rPr>
          <w:b/>
          <w:bCs/>
        </w:rPr>
      </w:pPr>
    </w:p>
    <w:p w14:paraId="17BF46A0" w14:textId="2E69D18D" w:rsidR="004841AE" w:rsidRDefault="004841AE" w:rsidP="004841AE">
      <w:r>
        <w:t>A steady Mead inflow scenario can also be interpreted as a steady Lake Powell release scenario plus 0.75 MAF per year for Grand Canyon tributary inflows (Figure 2; only difference between Figures 1 and 2 is that the x-axis is shifted by 0.7 MAF per year to represent Grand Canyon tributary inflows</w:t>
      </w:r>
      <w:r>
        <w:t>)</w:t>
      </w:r>
      <w:r>
        <w:t>. Thus, the problem can be reframed as: how long can Mead sustain a Powell release of 8 MAF per year? Or how long can Powell release 8 MAF per year?</w:t>
      </w:r>
      <w:r>
        <w:t xml:space="preserve"> Two further points:</w:t>
      </w:r>
    </w:p>
    <w:p w14:paraId="20052831" w14:textId="6C68F1FC" w:rsidR="004841AE" w:rsidRDefault="004841AE" w:rsidP="004841AE">
      <w:pPr>
        <w:pStyle w:val="ListParagraph"/>
        <w:numPr>
          <w:ilvl w:val="0"/>
          <w:numId w:val="7"/>
        </w:numPr>
      </w:pPr>
      <w:r>
        <w:t xml:space="preserve">A steady </w:t>
      </w:r>
      <w:r>
        <w:t>8 MAF per year Powell release is the point when Mead transitions from maintaining a steady storage (Figure 2, purple lines) to falling to its dead pool (red lines; note, the.</w:t>
      </w:r>
    </w:p>
    <w:p w14:paraId="00E39EE5" w14:textId="77777777" w:rsidR="004841AE" w:rsidRDefault="004841AE" w:rsidP="004841AE">
      <w:pPr>
        <w:pStyle w:val="ListParagraph"/>
        <w:numPr>
          <w:ilvl w:val="0"/>
          <w:numId w:val="7"/>
        </w:numPr>
      </w:pPr>
      <w:r>
        <w:t>Sustained Powell releases of 7 or 7.5 MAF per year as required when Powell storage is below 6 or 9 MAF active storage (lower or mid equalization tiers) will draw Mead down to dead pool in 6 to 8 years.</w:t>
      </w:r>
    </w:p>
    <w:p w14:paraId="5ED475FD" w14:textId="3193EB59" w:rsidR="004841AE" w:rsidRDefault="004841AE" w:rsidP="004841AE">
      <w:pPr>
        <w:pStyle w:val="ListParagraph"/>
        <w:numPr>
          <w:ilvl w:val="0"/>
          <w:numId w:val="7"/>
        </w:numPr>
      </w:pPr>
      <w:r>
        <w:t>A</w:t>
      </w:r>
      <w:r>
        <w:t xml:space="preserve">t 8.5 MAF per year of steady Powell releases, Mead </w:t>
      </w:r>
      <w:r>
        <w:t>storage equilibrates but to as small</w:t>
      </w:r>
      <w:r>
        <w:t xml:space="preserve"> </w:t>
      </w:r>
      <w:r>
        <w:t>volume of</w:t>
      </w:r>
      <w:r>
        <w:t xml:space="preserve"> 4 MAF of active storage</w:t>
      </w:r>
      <w:r>
        <w:t xml:space="preserve"> that is much lower than current storage of 11 MAF.</w:t>
      </w:r>
    </w:p>
    <w:p w14:paraId="77E184B6" w14:textId="34DBF9EA" w:rsidR="00423D7F" w:rsidRDefault="00423D7F" w:rsidP="00622799"/>
    <w:p w14:paraId="760F4698" w14:textId="744AA5DD" w:rsidR="00440A42" w:rsidRDefault="00F03EE6" w:rsidP="00622799">
      <w:r>
        <w:t xml:space="preserve">A steady Mead inflow scenario can also be interpreted as a steady </w:t>
      </w:r>
      <w:r>
        <w:t xml:space="preserve">Lee Ferry natural </w:t>
      </w:r>
      <w:proofErr w:type="gramStart"/>
      <w:r>
        <w:t xml:space="preserve">flow </w:t>
      </w:r>
      <w:r>
        <w:t xml:space="preserve"> scenario</w:t>
      </w:r>
      <w:proofErr w:type="gramEnd"/>
      <w:r>
        <w:t xml:space="preserve"> (Figure </w:t>
      </w:r>
      <w:r>
        <w:t>3</w:t>
      </w:r>
      <w:r>
        <w:t>; only difference between Figures 1 and 2 is that the x-axis is shifted to represent Grand Canyon tributary inflows</w:t>
      </w:r>
      <w:r>
        <w:t>, Powell evaporation, and Upper Basin consumptive use</w:t>
      </w:r>
      <w:r>
        <w:t>)</w:t>
      </w:r>
      <w:r>
        <w:t>. Mead goes to dead pool for steady Lee Ferry natural flows of 12 MAF per year or less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5316"/>
        <w:gridCol w:w="4034"/>
      </w:tblGrid>
      <w:tr w:rsidR="00423D7F" w14:paraId="002332E6" w14:textId="77777777" w:rsidTr="00D4415B">
        <w:tc>
          <w:tcPr>
            <w:tcW w:w="5305" w:type="dxa"/>
          </w:tcPr>
          <w:p w14:paraId="45F3EBC1" w14:textId="7188F4E2" w:rsidR="00423D7F" w:rsidRDefault="00423D7F" w:rsidP="00622799">
            <w:r>
              <w:rPr>
                <w:b/>
                <w:bCs/>
                <w:noProof/>
              </w:rPr>
              <w:lastRenderedPageBreak/>
              <w:drawing>
                <wp:inline distT="0" distB="0" distL="0" distR="0" wp14:anchorId="2E2788E6" wp14:editId="3DBBB0B4">
                  <wp:extent cx="3237463" cy="2022592"/>
                  <wp:effectExtent l="0" t="0" r="127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3255177" cy="2033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045" w:type="dxa"/>
            <w:vAlign w:val="center"/>
          </w:tcPr>
          <w:p w14:paraId="39A81465" w14:textId="34F2329D" w:rsidR="00423D7F" w:rsidRDefault="00423D7F" w:rsidP="00D4415B">
            <w:pPr>
              <w:jc w:val="left"/>
            </w:pPr>
            <w:r w:rsidRPr="00B837DE">
              <w:rPr>
                <w:b/>
                <w:bCs/>
              </w:rPr>
              <w:t xml:space="preserve">Figure </w:t>
            </w:r>
            <w:r>
              <w:rPr>
                <w:b/>
                <w:bCs/>
              </w:rPr>
              <w:t>2</w:t>
            </w:r>
            <w:r w:rsidRPr="00B837DE">
              <w:rPr>
                <w:b/>
                <w:bCs/>
              </w:rPr>
              <w:t xml:space="preserve">. Years to reach </w:t>
            </w:r>
            <w:r>
              <w:rPr>
                <w:b/>
                <w:bCs/>
              </w:rPr>
              <w:t xml:space="preserve">Mead </w:t>
            </w:r>
            <w:r w:rsidRPr="00B837DE">
              <w:rPr>
                <w:b/>
                <w:bCs/>
              </w:rPr>
              <w:t xml:space="preserve">dead pool (red lines), steady storage volume (purple lines), and years to fill (blue lines) for combinations of steady </w:t>
            </w:r>
            <w:r>
              <w:rPr>
                <w:b/>
                <w:bCs/>
              </w:rPr>
              <w:t>Lake Powell release</w:t>
            </w:r>
            <w:r w:rsidRPr="00B837DE">
              <w:rPr>
                <w:b/>
                <w:bCs/>
              </w:rPr>
              <w:t xml:space="preserve"> and </w:t>
            </w:r>
            <w:r>
              <w:rPr>
                <w:b/>
                <w:bCs/>
              </w:rPr>
              <w:t xml:space="preserve">Mead </w:t>
            </w:r>
            <w:r w:rsidRPr="00B837DE">
              <w:rPr>
                <w:b/>
                <w:bCs/>
              </w:rPr>
              <w:t>reservoir storage.</w:t>
            </w:r>
            <w:r>
              <w:rPr>
                <w:b/>
                <w:bCs/>
              </w:rPr>
              <w:t xml:space="preserve"> </w:t>
            </w:r>
            <w:r>
              <w:t xml:space="preserve">Figure </w:t>
            </w:r>
            <w:r>
              <w:t>2</w:t>
            </w:r>
            <w:r>
              <w:t xml:space="preserve"> structure is identical to </w:t>
            </w:r>
            <w:r w:rsidRPr="00A72CD4">
              <w:t xml:space="preserve">Figure 1 </w:t>
            </w:r>
            <w:r>
              <w:t xml:space="preserve">except that x-axis is shifted </w:t>
            </w:r>
            <w:r w:rsidRPr="00A72CD4">
              <w:t>to account for Grand Canyon tributary inflows.</w:t>
            </w:r>
          </w:p>
        </w:tc>
      </w:tr>
    </w:tbl>
    <w:p w14:paraId="09C37A3B" w14:textId="2B34ECB9" w:rsidR="00423D7F" w:rsidRDefault="00423D7F" w:rsidP="00622799"/>
    <w:p w14:paraId="2020F84E" w14:textId="77777777" w:rsidR="004841AE" w:rsidRPr="004841AE" w:rsidRDefault="004841AE" w:rsidP="004841AE">
      <w:r>
        <w:t>4.5 MAF to represent Upper Basin consumptive uses, Powell evaporation, and Grand Canyon tributary inflows) or Lee Ferry Natural Flow</w:t>
      </w:r>
    </w:p>
    <w:p w14:paraId="286A2D08" w14:textId="0C4E4BC0" w:rsidR="00423D7F" w:rsidRDefault="00423D7F" w:rsidP="00622799"/>
    <w:p w14:paraId="0B8FEAC8" w14:textId="7DC7B573" w:rsidR="00423D7F" w:rsidRDefault="00423D7F" w:rsidP="00423D7F"/>
    <w:p w14:paraId="2B2EB9F9" w14:textId="17550460" w:rsidR="00423D7F" w:rsidRDefault="00423D7F" w:rsidP="00423D7F"/>
    <w:p w14:paraId="32BCAEF0" w14:textId="77777777" w:rsidR="00423D7F" w:rsidRPr="00622799" w:rsidRDefault="00423D7F" w:rsidP="00622799"/>
    <w:p w14:paraId="38FCCA43" w14:textId="6D9AD4E1" w:rsidR="00AF5C6D" w:rsidRDefault="00900D55" w:rsidP="007F7467">
      <w:pPr>
        <w:pStyle w:val="Heading1"/>
      </w:pPr>
      <w:r>
        <w:rPr>
          <w:noProof/>
        </w:rPr>
        <w:drawing>
          <wp:inline distT="0" distB="0" distL="0" distR="0" wp14:anchorId="15D8C705" wp14:editId="21BA1C42">
            <wp:extent cx="5937885" cy="3709670"/>
            <wp:effectExtent l="0" t="0" r="5715" b="508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37096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E5B066" w14:textId="07BA5965" w:rsidR="00B837DE" w:rsidRPr="00B837DE" w:rsidRDefault="00B837DE" w:rsidP="00B837DE">
      <w:pPr>
        <w:rPr>
          <w:b/>
          <w:bCs/>
        </w:rPr>
      </w:pPr>
      <w:r w:rsidRPr="00B837DE">
        <w:rPr>
          <w:b/>
          <w:bCs/>
        </w:rPr>
        <w:t xml:space="preserve">Figure </w:t>
      </w:r>
      <w:r w:rsidR="00423D7F">
        <w:rPr>
          <w:b/>
          <w:bCs/>
        </w:rPr>
        <w:t>3</w:t>
      </w:r>
      <w:r w:rsidRPr="00B837DE">
        <w:rPr>
          <w:b/>
          <w:bCs/>
        </w:rPr>
        <w:t xml:space="preserve">. Years to reach dead pool (red lines), steady storage volume (purple lines), and years to fill (blue lines) for combinations of steady Lee Ferry Natural flow and reservoir storage. </w:t>
      </w:r>
      <w:r w:rsidR="00423D7F">
        <w:t xml:space="preserve">Figure </w:t>
      </w:r>
      <w:r w:rsidR="00423D7F">
        <w:t>3</w:t>
      </w:r>
      <w:r w:rsidR="00423D7F">
        <w:t xml:space="preserve"> structure is identical to </w:t>
      </w:r>
      <w:r w:rsidR="00423D7F" w:rsidRPr="00A72CD4">
        <w:t xml:space="preserve">Figure 1 </w:t>
      </w:r>
      <w:r w:rsidR="00423D7F">
        <w:t xml:space="preserve">except that x-axis is shifted </w:t>
      </w:r>
      <w:r w:rsidR="00423D7F" w:rsidRPr="00A72CD4">
        <w:t>to account for Grand Canyon tributary inflows</w:t>
      </w:r>
      <w:r w:rsidR="00423D7F">
        <w:t xml:space="preserve">, Powell evaporation, and </w:t>
      </w:r>
      <w:r w:rsidR="00423D7F" w:rsidRPr="00A72CD4">
        <w:t>Upper Basin consumptive use</w:t>
      </w:r>
      <w:r w:rsidR="00423D7F">
        <w:t>.</w:t>
      </w:r>
    </w:p>
    <w:p w14:paraId="6C43D69E" w14:textId="77777777" w:rsidR="00AF5C6D" w:rsidRDefault="00AF5C6D" w:rsidP="007F7467">
      <w:pPr>
        <w:pStyle w:val="Heading1"/>
      </w:pPr>
    </w:p>
    <w:p w14:paraId="0CC2F772" w14:textId="5C1F76A2" w:rsidR="0092370E" w:rsidRDefault="00500033" w:rsidP="007F7467">
      <w:pPr>
        <w:pStyle w:val="Heading1"/>
      </w:pPr>
      <w:r>
        <w:t>Caveats</w:t>
      </w:r>
    </w:p>
    <w:p w14:paraId="36FDB151" w14:textId="7D48FAE6" w:rsidR="0092370E" w:rsidRDefault="00500033" w:rsidP="007F7467">
      <w:pPr>
        <w:pStyle w:val="ListParagraph"/>
        <w:numPr>
          <w:ilvl w:val="0"/>
          <w:numId w:val="5"/>
        </w:numPr>
      </w:pPr>
      <w:r>
        <w:t>This analysis i</w:t>
      </w:r>
      <w:r w:rsidR="0092370E">
        <w:t>gnores the intentionally created surplus</w:t>
      </w:r>
      <w:r>
        <w:t xml:space="preserve"> program. Users who intentionally </w:t>
      </w:r>
      <w:r>
        <w:lastRenderedPageBreak/>
        <w:t>create surplus voluntarily cut back the</w:t>
      </w:r>
      <w:r w:rsidR="00721896">
        <w:t>ir</w:t>
      </w:r>
      <w:r>
        <w:t xml:space="preserve"> delivery from Lake Mead</w:t>
      </w:r>
      <w:r w:rsidR="00721896">
        <w:t>, keep</w:t>
      </w:r>
      <w:r>
        <w:t xml:space="preserve"> that water in the reservoir</w:t>
      </w:r>
      <w:r w:rsidR="00721896">
        <w:t>, and can</w:t>
      </w:r>
      <w:r>
        <w:t xml:space="preserve"> later withdraw </w:t>
      </w:r>
      <w:r w:rsidR="00721896">
        <w:t xml:space="preserve">it </w:t>
      </w:r>
      <w:r>
        <w:t>(</w:t>
      </w:r>
      <w:r w:rsidR="00AD26BD">
        <w:t>when Mead level is above 1,025 feet</w:t>
      </w:r>
      <w:r>
        <w:t xml:space="preserve">). </w:t>
      </w:r>
      <w:r w:rsidR="00C834D9">
        <w:t>Additional</w:t>
      </w:r>
      <w:r w:rsidR="00721896">
        <w:t xml:space="preserve"> </w:t>
      </w:r>
      <w:r w:rsidR="00AD26BD">
        <w:t>cutbacks under the program</w:t>
      </w:r>
      <w:r w:rsidR="00721896">
        <w:t xml:space="preserve"> will delay </w:t>
      </w:r>
      <w:r w:rsidR="002F764B">
        <w:t xml:space="preserve">the </w:t>
      </w:r>
      <w:r w:rsidR="00721896">
        <w:t xml:space="preserve">time to reach dead pool or speed the time to fill. </w:t>
      </w:r>
      <w:r w:rsidR="002F764B">
        <w:t>Conversely</w:t>
      </w:r>
      <w:r w:rsidR="00C834D9">
        <w:t xml:space="preserve">, if users call on their surplus water </w:t>
      </w:r>
      <w:r w:rsidR="002F764B">
        <w:t>as the</w:t>
      </w:r>
      <w:r w:rsidR="00C834D9">
        <w:t xml:space="preserve"> Mead</w:t>
      </w:r>
      <w:r w:rsidR="002F764B">
        <w:t xml:space="preserve"> level</w:t>
      </w:r>
      <w:r w:rsidR="00C834D9">
        <w:t xml:space="preserve"> drops </w:t>
      </w:r>
      <w:r w:rsidR="002F764B">
        <w:t>towards 1,025 feet, the time to reach dead pool will shorten. For reference</w:t>
      </w:r>
      <w:r w:rsidR="00721896">
        <w:t xml:space="preserve">, the maximum </w:t>
      </w:r>
      <w:r w:rsidR="00AD26BD">
        <w:t>volume allowed by the inte</w:t>
      </w:r>
      <w:r w:rsidR="002F764B">
        <w:t xml:space="preserve">ntionally created surplus </w:t>
      </w:r>
      <w:r w:rsidR="00AD26BD">
        <w:t>program is</w:t>
      </w:r>
      <w:r w:rsidR="00721896">
        <w:t xml:space="preserve"> 0.6</w:t>
      </w:r>
      <w:r w:rsidR="002F764B">
        <w:t>25</w:t>
      </w:r>
      <w:r w:rsidR="00721896">
        <w:t xml:space="preserve"> MAF/year and much smaller than the 1.3 MAF/year required by the DCP at 1,025 feet.</w:t>
      </w:r>
    </w:p>
    <w:p w14:paraId="73CE3380" w14:textId="77777777" w:rsidR="00F03EE6" w:rsidRDefault="00F03EE6" w:rsidP="00F03EE6">
      <w:pPr>
        <w:pStyle w:val="ListParagraph"/>
      </w:pPr>
    </w:p>
    <w:p w14:paraId="1D724316" w14:textId="511E41CD" w:rsidR="00721896" w:rsidRDefault="0092370E" w:rsidP="00F03EE6">
      <w:pPr>
        <w:pStyle w:val="ListParagraph"/>
        <w:numPr>
          <w:ilvl w:val="0"/>
          <w:numId w:val="5"/>
        </w:numPr>
      </w:pPr>
      <w:r>
        <w:t xml:space="preserve">Sidesteps </w:t>
      </w:r>
      <w:r w:rsidR="001C5C8A">
        <w:t>Lake Powell-Lake Mead equalization</w:t>
      </w:r>
      <w:r w:rsidR="004F1160">
        <w:t xml:space="preserve"> and modeling of Powell</w:t>
      </w:r>
      <w:r w:rsidR="001C5C8A">
        <w:t>.</w:t>
      </w:r>
      <w:r w:rsidR="00F03EE6">
        <w:t xml:space="preserve"> Equalization can be considered by looking at the effects of steady Powell releases between 7 and 9 MAF per year required by equalization. This range of Powell releases, if sustained, may result in Mead going to dead pool or </w:t>
      </w:r>
      <w:proofErr w:type="gramStart"/>
      <w:r w:rsidR="00F03EE6">
        <w:t>reaching  a</w:t>
      </w:r>
      <w:proofErr w:type="gramEnd"/>
      <w:r w:rsidR="00F03EE6">
        <w:t xml:space="preserve"> stable but very low active storage. At</w:t>
      </w:r>
      <w:r w:rsidR="00AD26BD">
        <w:t xml:space="preserve"> low Powell and Mead storages, </w:t>
      </w:r>
      <w:r w:rsidR="00B837DE">
        <w:t xml:space="preserve">sustaining Powell releases to prop up Mead will draw down </w:t>
      </w:r>
      <w:r w:rsidR="00F03EE6">
        <w:t>Powell.</w:t>
      </w:r>
    </w:p>
    <w:p w14:paraId="5C8E3566" w14:textId="77777777" w:rsidR="00A72CD4" w:rsidRDefault="00A72CD4" w:rsidP="00A72CD4"/>
    <w:p w14:paraId="6961D7B0" w14:textId="40B7FDBB" w:rsidR="00500033" w:rsidRPr="0092370E" w:rsidRDefault="00F03EE6" w:rsidP="007F7467">
      <w:pPr>
        <w:pStyle w:val="ListParagraph"/>
        <w:numPr>
          <w:ilvl w:val="0"/>
          <w:numId w:val="5"/>
        </w:numPr>
      </w:pPr>
      <w:r>
        <w:t>Converting</w:t>
      </w:r>
      <w:r w:rsidR="00500033">
        <w:t xml:space="preserve"> Steady Mead Inflow to Lee Ferry Natural Flow assumes a </w:t>
      </w:r>
      <w:r>
        <w:t xml:space="preserve">constant Lake Mead evaporation </w:t>
      </w:r>
      <w:r w:rsidR="00500033">
        <w:t>volume</w:t>
      </w:r>
      <w:r>
        <w:t>.</w:t>
      </w:r>
      <w:r w:rsidR="00500033" w:rsidRPr="00AF5C6D">
        <w:t xml:space="preserve"> From the range of evaporation rates measured at Powell, evaporation volumes at 9 MAF of storage may vary </w:t>
      </w:r>
      <w:r w:rsidR="00500033">
        <w:t>±</w:t>
      </w:r>
      <w:r w:rsidR="00500033" w:rsidRPr="00AF5C6D">
        <w:t xml:space="preserve"> 0.06 MAF/year. The evaporation volume and range </w:t>
      </w:r>
      <w:r w:rsidR="00500033">
        <w:t>both</w:t>
      </w:r>
      <w:r w:rsidR="00500033" w:rsidRPr="00AF5C6D">
        <w:t xml:space="preserve"> decrease as the storage volume decreases.</w:t>
      </w:r>
      <w:r w:rsidR="00500033">
        <w:t xml:space="preserve"> Upper Basin consumption use may vary from year</w:t>
      </w:r>
    </w:p>
    <w:p w14:paraId="20BD80E1" w14:textId="77777777" w:rsidR="0092370E" w:rsidRDefault="0092370E" w:rsidP="007F7467">
      <w:pPr>
        <w:pStyle w:val="Heading1"/>
      </w:pPr>
    </w:p>
    <w:p w14:paraId="7E1A0C40" w14:textId="3A8E3D3A" w:rsidR="0092370E" w:rsidRDefault="00F03EE6" w:rsidP="007F7467">
      <w:pPr>
        <w:pStyle w:val="Heading1"/>
      </w:pPr>
      <w:r>
        <w:t>Next Steps</w:t>
      </w:r>
    </w:p>
    <w:p w14:paraId="7DCFB69A" w14:textId="6CB4A081" w:rsidR="00F03EE6" w:rsidRDefault="00F03EE6" w:rsidP="00F03EE6">
      <w:pPr>
        <w:pStyle w:val="ListParagraph"/>
        <w:numPr>
          <w:ilvl w:val="0"/>
          <w:numId w:val="8"/>
        </w:numPr>
      </w:pPr>
      <w:r>
        <w:t xml:space="preserve">Annotate plots with </w:t>
      </w:r>
      <w:proofErr w:type="spellStart"/>
      <w:r>
        <w:t>paleoflow</w:t>
      </w:r>
      <w:proofErr w:type="spellEnd"/>
      <w:r>
        <w:t xml:space="preserve"> events (identified by </w:t>
      </w:r>
      <w:proofErr w:type="spellStart"/>
      <w:r>
        <w:t>Homa</w:t>
      </w:r>
      <w:proofErr w:type="spellEnd"/>
      <w:r>
        <w:t xml:space="preserve"> and Dave T.)</w:t>
      </w:r>
    </w:p>
    <w:p w14:paraId="65F207E4" w14:textId="24A0DA02" w:rsidR="001A18D2" w:rsidRPr="00F03EE6" w:rsidRDefault="00F03EE6" w:rsidP="001A18D2">
      <w:pPr>
        <w:pStyle w:val="ListParagraph"/>
        <w:numPr>
          <w:ilvl w:val="0"/>
          <w:numId w:val="8"/>
        </w:numPr>
      </w:pPr>
      <w:r>
        <w:t xml:space="preserve">Redo for lumped, always-equalized Powell-Mead model (combined storage, Lake Mead + Lake Powell </w:t>
      </w:r>
      <w:proofErr w:type="spellStart"/>
      <w:r>
        <w:t>evap</w:t>
      </w:r>
      <w:proofErr w:type="spellEnd"/>
      <w:r>
        <w:t xml:space="preserve"> as function of combined storage, Alter </w:t>
      </w:r>
      <w:r w:rsidR="001A18D2">
        <w:t>DCP cutback points to 2 * Mead volume.</w:t>
      </w:r>
    </w:p>
    <w:p w14:paraId="7AAE21AF" w14:textId="77777777" w:rsidR="0092370E" w:rsidRDefault="0092370E" w:rsidP="007F7467">
      <w:pPr>
        <w:pStyle w:val="Heading1"/>
      </w:pPr>
    </w:p>
    <w:p w14:paraId="0ED06DDB" w14:textId="6D133556" w:rsidR="0092370E" w:rsidRDefault="0092370E" w:rsidP="007F7467"/>
    <w:p w14:paraId="14F208B9" w14:textId="24456B03" w:rsidR="0092370E" w:rsidRDefault="0092370E" w:rsidP="007F7467"/>
    <w:p w14:paraId="162728B6" w14:textId="77777777" w:rsidR="0092370E" w:rsidRPr="0092370E" w:rsidRDefault="0092370E" w:rsidP="007F7467"/>
    <w:p w14:paraId="2079C333" w14:textId="77777777" w:rsidR="00972C34" w:rsidRDefault="00972C34" w:rsidP="007F7467"/>
    <w:p w14:paraId="7A424195" w14:textId="77777777" w:rsidR="00972C34" w:rsidRPr="00972C34" w:rsidRDefault="00972C34" w:rsidP="007F7467">
      <w:pPr>
        <w:pStyle w:val="Heading1"/>
      </w:pPr>
      <w:r>
        <w:t>References</w:t>
      </w:r>
    </w:p>
    <w:p w14:paraId="1B3AA4BD" w14:textId="105DE5D8" w:rsidR="00C91FFA" w:rsidRPr="00C91FFA" w:rsidRDefault="00972C34" w:rsidP="00C91FF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C91FFA" w:rsidRPr="00C91FFA">
        <w:t xml:space="preserve">Barnett, T. P., and Pierce, D. W. (2008). "When will Lake Mead go dry?" </w:t>
      </w:r>
      <w:r w:rsidR="00C91FFA" w:rsidRPr="00C91FFA">
        <w:rPr>
          <w:i/>
        </w:rPr>
        <w:t>Water Resources Research</w:t>
      </w:r>
      <w:r w:rsidR="00C91FFA" w:rsidRPr="00C91FFA">
        <w:t xml:space="preserve">, 44(3). </w:t>
      </w:r>
      <w:hyperlink r:id="rId11" w:history="1">
        <w:r w:rsidR="00C91FFA" w:rsidRPr="00C91FFA">
          <w:rPr>
            <w:rStyle w:val="Hyperlink"/>
          </w:rPr>
          <w:t>https://agupubs.onlinelibrary.wiley.com/doi/abs/10.1029/2007WR006704</w:t>
        </w:r>
      </w:hyperlink>
      <w:r w:rsidR="00C91FFA" w:rsidRPr="00C91FFA">
        <w:t>.</w:t>
      </w:r>
      <w:bookmarkEnd w:id="2"/>
    </w:p>
    <w:p w14:paraId="463ABB8E" w14:textId="693E3228" w:rsidR="00C91FFA" w:rsidRPr="00C91FFA" w:rsidRDefault="00C91FFA" w:rsidP="00C91FFA">
      <w:pPr>
        <w:pStyle w:val="EndNoteBibliography"/>
        <w:ind w:left="720" w:hanging="720"/>
      </w:pPr>
      <w:bookmarkStart w:id="3" w:name="_ENREF_2"/>
      <w:r w:rsidRPr="00C91FFA">
        <w:t xml:space="preserve">Brown, C., Steinschneider, S., Ray, P., Wi, S., Basdekas, L., and Yates, D. (2019). "Decision Scaling (DS): Decision Support for Climate Change." Decision Making under Deep Uncertainty: From Theory to Practice, V. A. W. J. Marchau, W. E. Walker, P. J. T. M. Bloemen, and S. W. Popper, eds., Springer International Publishing, Cham, 255-287. </w:t>
      </w:r>
      <w:hyperlink r:id="rId12" w:history="1">
        <w:r w:rsidRPr="00C91FFA">
          <w:rPr>
            <w:rStyle w:val="Hyperlink"/>
          </w:rPr>
          <w:t>https://doi.org/10.1007/978-3-030-05252-2_12</w:t>
        </w:r>
      </w:hyperlink>
      <w:r w:rsidRPr="00C91FFA">
        <w:t>.</w:t>
      </w:r>
      <w:bookmarkEnd w:id="3"/>
    </w:p>
    <w:p w14:paraId="0E04E6B8" w14:textId="1510DFDC" w:rsidR="00C91FFA" w:rsidRPr="00C91FFA" w:rsidRDefault="00C91FFA" w:rsidP="00C91FFA">
      <w:pPr>
        <w:pStyle w:val="EndNoteBibliography"/>
        <w:ind w:left="720" w:hanging="720"/>
      </w:pPr>
      <w:bookmarkStart w:id="4" w:name="_ENREF_3"/>
      <w:r w:rsidRPr="00C91FFA">
        <w:t xml:space="preserve">Prairie, J. (2020). "Colorado River Basin Natural Flow and Salt Data." U.S. Bureau of Reclamation. </w:t>
      </w:r>
      <w:hyperlink r:id="rId13" w:history="1">
        <w:r w:rsidRPr="00C91FFA">
          <w:rPr>
            <w:rStyle w:val="Hyperlink"/>
          </w:rPr>
          <w:t>https://www.usbr.gov/lc/region/g4000/NaturalFlow/current.html</w:t>
        </w:r>
      </w:hyperlink>
      <w:r w:rsidRPr="00C91FFA">
        <w:t>.</w:t>
      </w:r>
      <w:bookmarkEnd w:id="4"/>
    </w:p>
    <w:p w14:paraId="2EE341EB" w14:textId="497A8117" w:rsidR="00C91FFA" w:rsidRPr="00C91FFA" w:rsidRDefault="00C91FFA" w:rsidP="00C91FFA">
      <w:pPr>
        <w:pStyle w:val="EndNoteBibliography"/>
        <w:ind w:left="720" w:hanging="720"/>
      </w:pPr>
      <w:bookmarkStart w:id="5" w:name="_ENREF_4"/>
      <w:r w:rsidRPr="00C91FFA">
        <w:t xml:space="preserve">Wang, J., Rosenberg, D. E., Schmidt, J. C., and Wheeler, K. G. (2020). "Managing the Colorado River for an Uncertain Future." Center for Colorado River Studies, Utah State University, Logan, Utah. </w:t>
      </w:r>
      <w:hyperlink r:id="rId14" w:history="1">
        <w:r w:rsidRPr="00C91FFA">
          <w:rPr>
            <w:rStyle w:val="Hyperlink"/>
          </w:rPr>
          <w:t>http://qcnr.usu.edu/coloradoriver/files/CCRS_White_Paper_3.pdf</w:t>
        </w:r>
      </w:hyperlink>
      <w:r w:rsidRPr="00C91FFA">
        <w:t>.</w:t>
      </w:r>
      <w:bookmarkEnd w:id="5"/>
    </w:p>
    <w:p w14:paraId="52438CCE" w14:textId="2E23CFAF" w:rsidR="00F72812" w:rsidRPr="00F72812" w:rsidRDefault="00972C34" w:rsidP="00C91FFA">
      <w:r>
        <w:fldChar w:fldCharType="end"/>
      </w:r>
    </w:p>
    <w:sectPr w:rsidR="00F72812" w:rsidRPr="00F72812">
      <w:footerReference w:type="default" r:id="rId15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6984A28" w14:textId="77777777" w:rsidR="005136AE" w:rsidRDefault="005136AE" w:rsidP="007F7467">
      <w:r>
        <w:separator/>
      </w:r>
    </w:p>
  </w:endnote>
  <w:endnote w:type="continuationSeparator" w:id="0">
    <w:p w14:paraId="74BB00AF" w14:textId="77777777" w:rsidR="005136AE" w:rsidRDefault="005136AE" w:rsidP="007F74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BF0303" w14:textId="77777777" w:rsidR="008556E9" w:rsidRDefault="008556E9" w:rsidP="007F7467">
    <w:pPr>
      <w:pStyle w:val="Footer"/>
    </w:pPr>
    <w:r>
      <w:t xml:space="preserve">Page </w:t>
    </w:r>
    <w:r>
      <w:fldChar w:fldCharType="begin"/>
    </w:r>
    <w:r>
      <w:instrText xml:space="preserve"> PAGE  \* Arabic  \* MERGEFORMAT </w:instrText>
    </w:r>
    <w:r>
      <w:fldChar w:fldCharType="separate"/>
    </w:r>
    <w:r w:rsidR="000730EF">
      <w:rPr>
        <w:noProof/>
      </w:rPr>
      <w:t>4</w:t>
    </w:r>
    <w:r>
      <w:fldChar w:fldCharType="end"/>
    </w:r>
  </w:p>
  <w:p w14:paraId="4FE34881" w14:textId="77777777" w:rsidR="008556E9" w:rsidRDefault="008556E9" w:rsidP="007F746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5A66B5" w14:textId="77777777" w:rsidR="005136AE" w:rsidRDefault="005136AE" w:rsidP="007F7467">
      <w:r>
        <w:separator/>
      </w:r>
    </w:p>
  </w:footnote>
  <w:footnote w:type="continuationSeparator" w:id="0">
    <w:p w14:paraId="785FDE75" w14:textId="77777777" w:rsidR="005136AE" w:rsidRDefault="005136AE" w:rsidP="007F746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46E4C64"/>
    <w:multiLevelType w:val="hybridMultilevel"/>
    <w:tmpl w:val="D626173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49C3F79"/>
    <w:multiLevelType w:val="hybridMultilevel"/>
    <w:tmpl w:val="772AFA2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C987EAE"/>
    <w:multiLevelType w:val="hybridMultilevel"/>
    <w:tmpl w:val="76C6F61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1F4092A"/>
    <w:multiLevelType w:val="hybridMultilevel"/>
    <w:tmpl w:val="539291FA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D872FFD"/>
    <w:multiLevelType w:val="hybridMultilevel"/>
    <w:tmpl w:val="DD92B0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BBE6BAB"/>
    <w:multiLevelType w:val="hybridMultilevel"/>
    <w:tmpl w:val="764A78A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8C4B91"/>
    <w:multiLevelType w:val="hybridMultilevel"/>
    <w:tmpl w:val="A0D0FB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D2721C7"/>
    <w:multiLevelType w:val="hybridMultilevel"/>
    <w:tmpl w:val="294E15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3"/>
  </w:num>
  <w:num w:numId="3">
    <w:abstractNumId w:val="6"/>
  </w:num>
  <w:num w:numId="4">
    <w:abstractNumId w:val="0"/>
  </w:num>
  <w:num w:numId="5">
    <w:abstractNumId w:val="4"/>
  </w:num>
  <w:num w:numId="6">
    <w:abstractNumId w:val="7"/>
  </w:num>
  <w:num w:numId="7">
    <w:abstractNumId w:val="2"/>
  </w:num>
  <w:num w:numId="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Layout" w:val="&lt;ENLayout&gt;&lt;Style&gt;J Water Res Mgt+URL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xxt5ta9pd995dwesap0pdzzp2weaz0w9werf&quot;&gt;RosenbergEndNoteAll&lt;record-ids&gt;&lt;item&gt;2288&lt;/item&gt;&lt;item&gt;2657&lt;/item&gt;&lt;item&gt;2680&lt;/item&gt;&lt;item&gt;2704&lt;/item&gt;&lt;/record-ids&gt;&lt;/item&gt;&lt;/Libraries&gt;"/>
  </w:docVars>
  <w:rsids>
    <w:rsidRoot w:val="00C22280"/>
    <w:rsid w:val="00000329"/>
    <w:rsid w:val="00061D86"/>
    <w:rsid w:val="00063FE3"/>
    <w:rsid w:val="000648AA"/>
    <w:rsid w:val="000730EF"/>
    <w:rsid w:val="0008314A"/>
    <w:rsid w:val="000B72B1"/>
    <w:rsid w:val="000C56F6"/>
    <w:rsid w:val="0012132C"/>
    <w:rsid w:val="001241A2"/>
    <w:rsid w:val="00132CB0"/>
    <w:rsid w:val="00174A38"/>
    <w:rsid w:val="001A18D2"/>
    <w:rsid w:val="001B5B57"/>
    <w:rsid w:val="001B752A"/>
    <w:rsid w:val="001C5C8A"/>
    <w:rsid w:val="00246271"/>
    <w:rsid w:val="00294EEF"/>
    <w:rsid w:val="002D38E7"/>
    <w:rsid w:val="002F3A6D"/>
    <w:rsid w:val="002F764B"/>
    <w:rsid w:val="0032253D"/>
    <w:rsid w:val="00363777"/>
    <w:rsid w:val="003973A5"/>
    <w:rsid w:val="003C63E2"/>
    <w:rsid w:val="00423D7F"/>
    <w:rsid w:val="0042437A"/>
    <w:rsid w:val="00440A42"/>
    <w:rsid w:val="004841AE"/>
    <w:rsid w:val="0049277E"/>
    <w:rsid w:val="0049366E"/>
    <w:rsid w:val="004C4AEF"/>
    <w:rsid w:val="004F1160"/>
    <w:rsid w:val="00500033"/>
    <w:rsid w:val="0050175A"/>
    <w:rsid w:val="00501CF1"/>
    <w:rsid w:val="0051355D"/>
    <w:rsid w:val="005136AE"/>
    <w:rsid w:val="00514DCA"/>
    <w:rsid w:val="0052237D"/>
    <w:rsid w:val="00550C61"/>
    <w:rsid w:val="00556878"/>
    <w:rsid w:val="005730B2"/>
    <w:rsid w:val="0057419C"/>
    <w:rsid w:val="00581E8C"/>
    <w:rsid w:val="00622799"/>
    <w:rsid w:val="00665BBF"/>
    <w:rsid w:val="00694022"/>
    <w:rsid w:val="006D33C7"/>
    <w:rsid w:val="0070103F"/>
    <w:rsid w:val="007051E7"/>
    <w:rsid w:val="00707D71"/>
    <w:rsid w:val="00721896"/>
    <w:rsid w:val="007250D6"/>
    <w:rsid w:val="00745552"/>
    <w:rsid w:val="007528BA"/>
    <w:rsid w:val="0078459B"/>
    <w:rsid w:val="007A22D4"/>
    <w:rsid w:val="007C24E7"/>
    <w:rsid w:val="007D0166"/>
    <w:rsid w:val="007F7467"/>
    <w:rsid w:val="008019B2"/>
    <w:rsid w:val="00802C5A"/>
    <w:rsid w:val="00823082"/>
    <w:rsid w:val="008556E9"/>
    <w:rsid w:val="00865BFB"/>
    <w:rsid w:val="008A4453"/>
    <w:rsid w:val="008B5EA4"/>
    <w:rsid w:val="008C7B5D"/>
    <w:rsid w:val="008E07F9"/>
    <w:rsid w:val="008E6A70"/>
    <w:rsid w:val="00900D55"/>
    <w:rsid w:val="00913A4C"/>
    <w:rsid w:val="0092370E"/>
    <w:rsid w:val="00932FCC"/>
    <w:rsid w:val="0094611A"/>
    <w:rsid w:val="00972C34"/>
    <w:rsid w:val="00973573"/>
    <w:rsid w:val="009B7C2B"/>
    <w:rsid w:val="009C16CF"/>
    <w:rsid w:val="009F722F"/>
    <w:rsid w:val="00A20B0B"/>
    <w:rsid w:val="00A72CD4"/>
    <w:rsid w:val="00AA0514"/>
    <w:rsid w:val="00AC02A7"/>
    <w:rsid w:val="00AD26BD"/>
    <w:rsid w:val="00AF5C6D"/>
    <w:rsid w:val="00B2011C"/>
    <w:rsid w:val="00B70019"/>
    <w:rsid w:val="00B74801"/>
    <w:rsid w:val="00B80793"/>
    <w:rsid w:val="00B837DE"/>
    <w:rsid w:val="00C22280"/>
    <w:rsid w:val="00C63780"/>
    <w:rsid w:val="00C71C09"/>
    <w:rsid w:val="00C834D9"/>
    <w:rsid w:val="00C86ABC"/>
    <w:rsid w:val="00C91FFA"/>
    <w:rsid w:val="00C93ABB"/>
    <w:rsid w:val="00CA6E0D"/>
    <w:rsid w:val="00CA7BD3"/>
    <w:rsid w:val="00CB2509"/>
    <w:rsid w:val="00CC2AF2"/>
    <w:rsid w:val="00CD66D3"/>
    <w:rsid w:val="00CD71C5"/>
    <w:rsid w:val="00CE776A"/>
    <w:rsid w:val="00D16894"/>
    <w:rsid w:val="00D36979"/>
    <w:rsid w:val="00D4199D"/>
    <w:rsid w:val="00D4415B"/>
    <w:rsid w:val="00D91B26"/>
    <w:rsid w:val="00D94539"/>
    <w:rsid w:val="00DA559E"/>
    <w:rsid w:val="00DA7E28"/>
    <w:rsid w:val="00DB6F96"/>
    <w:rsid w:val="00DC458B"/>
    <w:rsid w:val="00DE47A7"/>
    <w:rsid w:val="00DF3F26"/>
    <w:rsid w:val="00E14B83"/>
    <w:rsid w:val="00E155BB"/>
    <w:rsid w:val="00E2299B"/>
    <w:rsid w:val="00E346A9"/>
    <w:rsid w:val="00E40B2B"/>
    <w:rsid w:val="00E423F8"/>
    <w:rsid w:val="00E51D07"/>
    <w:rsid w:val="00E7017C"/>
    <w:rsid w:val="00E904E1"/>
    <w:rsid w:val="00EB0DA4"/>
    <w:rsid w:val="00F004AD"/>
    <w:rsid w:val="00F03EE6"/>
    <w:rsid w:val="00F31E3F"/>
    <w:rsid w:val="00F33327"/>
    <w:rsid w:val="00F65EAC"/>
    <w:rsid w:val="00F72812"/>
    <w:rsid w:val="00F94E92"/>
    <w:rsid w:val="00FB0D2B"/>
    <w:rsid w:val="00FB2723"/>
    <w:rsid w:val="00FD55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5C8D06"/>
  <w15:chartTrackingRefBased/>
  <w15:docId w15:val="{7CAF69E1-0276-4685-BB1A-72479550C8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F7467"/>
    <w:pPr>
      <w:widowControl w:val="0"/>
      <w:wordWrap w:val="0"/>
      <w:autoSpaceDE w:val="0"/>
      <w:autoSpaceDN w:val="0"/>
      <w:spacing w:after="0" w:line="240" w:lineRule="auto"/>
      <w:jc w:val="both"/>
    </w:pPr>
    <w:rPr>
      <w:rFonts w:asciiTheme="majorBidi" w:eastAsia="Calibri" w:hAnsiTheme="majorBidi" w:cstheme="majorBidi"/>
      <w:kern w:val="2"/>
      <w:sz w:val="24"/>
      <w:szCs w:val="24"/>
      <w:lang w:eastAsia="ko-KR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41A2"/>
    <w:pPr>
      <w:keepNext/>
      <w:widowControl/>
      <w:wordWrap/>
      <w:jc w:val="left"/>
      <w:outlineLvl w:val="0"/>
    </w:pPr>
    <w:rPr>
      <w:rFonts w:ascii="Times New Roman"/>
      <w:b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423F8"/>
    <w:pPr>
      <w:keepNext/>
      <w:keepLines/>
      <w:spacing w:before="40"/>
      <w:outlineLvl w:val="1"/>
    </w:pPr>
    <w:rPr>
      <w:rFonts w:asciiTheme="majorHAnsi" w:eastAsiaTheme="majorEastAsia" w:hAnsiTheme="majorHAns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241A2"/>
    <w:rPr>
      <w:rFonts w:ascii="Times New Roman" w:eastAsia="Calibri" w:hAnsi="Times New Roman" w:cs="Times New Roman"/>
      <w:b/>
      <w:kern w:val="2"/>
      <w:sz w:val="24"/>
      <w:szCs w:val="24"/>
      <w:lang w:eastAsia="ko-KR"/>
    </w:rPr>
  </w:style>
  <w:style w:type="paragraph" w:styleId="ListParagraph">
    <w:name w:val="List Paragraph"/>
    <w:basedOn w:val="Normal"/>
    <w:uiPriority w:val="34"/>
    <w:qFormat/>
    <w:rsid w:val="00501CF1"/>
    <w:pPr>
      <w:ind w:left="720"/>
      <w:contextualSpacing/>
    </w:pPr>
  </w:style>
  <w:style w:type="table" w:styleId="TableGrid">
    <w:name w:val="Table Grid"/>
    <w:basedOn w:val="TableNormal"/>
    <w:uiPriority w:val="39"/>
    <w:rsid w:val="000648A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8556E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556E9"/>
    <w:rPr>
      <w:rFonts w:ascii="Calibri" w:eastAsia="Calibri" w:hAnsi="Times New Roman" w:cs="Times New Roman"/>
      <w:kern w:val="2"/>
      <w:sz w:val="20"/>
      <w:szCs w:val="24"/>
      <w:lang w:eastAsia="ko-KR"/>
    </w:rPr>
  </w:style>
  <w:style w:type="paragraph" w:styleId="Footer">
    <w:name w:val="footer"/>
    <w:basedOn w:val="Normal"/>
    <w:link w:val="FooterChar"/>
    <w:uiPriority w:val="99"/>
    <w:unhideWhenUsed/>
    <w:rsid w:val="008556E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556E9"/>
    <w:rPr>
      <w:rFonts w:ascii="Calibri" w:eastAsia="Calibri" w:hAnsi="Times New Roman" w:cs="Times New Roman"/>
      <w:kern w:val="2"/>
      <w:sz w:val="20"/>
      <w:szCs w:val="24"/>
      <w:lang w:eastAsia="ko-KR"/>
    </w:rPr>
  </w:style>
  <w:style w:type="character" w:styleId="Hyperlink">
    <w:name w:val="Hyperlink"/>
    <w:basedOn w:val="DefaultParagraphFont"/>
    <w:uiPriority w:val="99"/>
    <w:unhideWhenUsed/>
    <w:rsid w:val="00972C34"/>
    <w:rPr>
      <w:color w:val="0563C1" w:themeColor="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294E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94EEF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94EEF"/>
    <w:rPr>
      <w:rFonts w:ascii="Calibri" w:eastAsia="Calibri" w:hAnsi="Times New Roman" w:cs="Times New Roman"/>
      <w:kern w:val="2"/>
      <w:sz w:val="20"/>
      <w:szCs w:val="20"/>
      <w:lang w:eastAsia="ko-K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4E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4EEF"/>
    <w:rPr>
      <w:rFonts w:ascii="Calibri" w:eastAsia="Calibri" w:hAnsi="Times New Roman" w:cs="Times New Roman"/>
      <w:b/>
      <w:bCs/>
      <w:kern w:val="2"/>
      <w:sz w:val="20"/>
      <w:szCs w:val="20"/>
      <w:lang w:eastAsia="ko-KR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94EEF"/>
    <w:rPr>
      <w:rFonts w:ascii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94EEF"/>
    <w:rPr>
      <w:rFonts w:ascii="Times New Roman" w:eastAsia="Calibri" w:hAnsi="Times New Roman" w:cs="Times New Roman"/>
      <w:kern w:val="2"/>
      <w:sz w:val="18"/>
      <w:szCs w:val="18"/>
      <w:lang w:eastAsia="ko-KR"/>
    </w:rPr>
  </w:style>
  <w:style w:type="paragraph" w:customStyle="1" w:styleId="EndNoteBibliographyTitle">
    <w:name w:val="EndNote Bibliography Title"/>
    <w:basedOn w:val="Normal"/>
    <w:link w:val="EndNoteBibliographyTitleChar"/>
    <w:rsid w:val="007F7467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F7467"/>
    <w:rPr>
      <w:rFonts w:ascii="Calibri" w:eastAsia="Calibri" w:hAnsi="Calibri" w:cs="Calibri"/>
      <w:noProof/>
      <w:kern w:val="2"/>
      <w:sz w:val="20"/>
      <w:szCs w:val="24"/>
      <w:lang w:eastAsia="ko-KR"/>
    </w:rPr>
  </w:style>
  <w:style w:type="paragraph" w:customStyle="1" w:styleId="EndNoteBibliography">
    <w:name w:val="EndNote Bibliography"/>
    <w:basedOn w:val="Normal"/>
    <w:link w:val="EndNoteBibliographyChar"/>
    <w:rsid w:val="007F7467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7F7467"/>
    <w:rPr>
      <w:rFonts w:ascii="Calibri" w:eastAsia="Calibri" w:hAnsi="Calibri" w:cs="Calibri"/>
      <w:noProof/>
      <w:kern w:val="2"/>
      <w:sz w:val="20"/>
      <w:szCs w:val="24"/>
      <w:lang w:eastAsia="ko-KR"/>
    </w:rPr>
  </w:style>
  <w:style w:type="character" w:styleId="UnresolvedMention">
    <w:name w:val="Unresolved Mention"/>
    <w:basedOn w:val="DefaultParagraphFont"/>
    <w:uiPriority w:val="99"/>
    <w:semiHidden/>
    <w:unhideWhenUsed/>
    <w:rsid w:val="007F7467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E423F8"/>
    <w:rPr>
      <w:rFonts w:asciiTheme="majorHAnsi" w:eastAsiaTheme="majorEastAsia" w:hAnsiTheme="majorHAnsi" w:cstheme="majorBidi"/>
      <w:color w:val="2E74B5" w:themeColor="accent1" w:themeShade="BF"/>
      <w:kern w:val="2"/>
      <w:sz w:val="26"/>
      <w:szCs w:val="26"/>
      <w:lang w:eastAsia="ko-KR"/>
    </w:rPr>
  </w:style>
  <w:style w:type="paragraph" w:styleId="Title">
    <w:name w:val="Title"/>
    <w:basedOn w:val="Normal"/>
    <w:next w:val="Normal"/>
    <w:link w:val="TitleChar"/>
    <w:uiPriority w:val="10"/>
    <w:qFormat/>
    <w:rsid w:val="00E423F8"/>
    <w:pPr>
      <w:contextualSpacing/>
    </w:pPr>
    <w:rPr>
      <w:rFonts w:asciiTheme="majorHAnsi" w:eastAsiaTheme="majorEastAsia" w:hAnsiTheme="majorHAns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423F8"/>
    <w:rPr>
      <w:rFonts w:asciiTheme="majorHAnsi" w:eastAsiaTheme="majorEastAsia" w:hAnsiTheme="majorHAnsi" w:cstheme="majorBidi"/>
      <w:spacing w:val="-10"/>
      <w:kern w:val="28"/>
      <w:sz w:val="56"/>
      <w:szCs w:val="56"/>
      <w:lang w:eastAsia="ko-K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97647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s://www.usbr.gov/lc/region/g4000/NaturalFlow/current.html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07/978-3-030-05252-2_12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agupubs.onlinelibrary.wiley.com/doi/abs/10.1029/2007WR006704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hyperlink" Target="http://qcnr.usu.edu/coloradoriver/files/CCRS_White_Paper_3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27CEE8C-2F32-4546-96D0-416A9016630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60</TotalTime>
  <Pages>6</Pages>
  <Words>3042</Words>
  <Characters>17341</Characters>
  <Application>Microsoft Office Word</Application>
  <DocSecurity>0</DocSecurity>
  <Lines>144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0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osenberg</dc:creator>
  <cp:keywords/>
  <dc:description/>
  <cp:lastModifiedBy>david</cp:lastModifiedBy>
  <cp:revision>16</cp:revision>
  <dcterms:created xsi:type="dcterms:W3CDTF">2019-05-10T22:07:00Z</dcterms:created>
  <dcterms:modified xsi:type="dcterms:W3CDTF">2020-02-27T17:43:00Z</dcterms:modified>
</cp:coreProperties>
</file>